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6DA662" w14:textId="77777777" w:rsidR="006F4FD5" w:rsidRPr="00D63C1B" w:rsidRDefault="006F4FD5" w:rsidP="006F4FD5">
      <w:pPr>
        <w:pStyle w:val="Heading1"/>
        <w:rPr>
          <w:rFonts w:eastAsia="宋体"/>
          <w:lang w:eastAsia="zh-CN"/>
        </w:rPr>
      </w:pPr>
      <w:r w:rsidRPr="00D63C1B">
        <w:t>Education</w:t>
      </w:r>
    </w:p>
    <w:p w14:paraId="0E94CE27" w14:textId="7A6E0ADE" w:rsidR="006F4FD5" w:rsidRPr="00D63C1B" w:rsidRDefault="00CF65A3" w:rsidP="006F4FD5">
      <w:pPr>
        <w:pStyle w:val="Heading2"/>
        <w:rPr>
          <w:color w:val="auto"/>
        </w:rPr>
      </w:pPr>
      <w:r w:rsidRPr="00D63C1B">
        <w:rPr>
          <w:color w:val="auto"/>
        </w:rPr>
        <w:t>University of New South Wales (UNSW)</w:t>
      </w:r>
      <w:r w:rsidR="006F4FD5" w:rsidRPr="00D63C1B">
        <w:rPr>
          <w:color w:val="auto"/>
        </w:rPr>
        <w:tab/>
      </w:r>
      <w:r w:rsidR="006F4FD5" w:rsidRPr="00D63C1B">
        <w:rPr>
          <w:color w:val="auto"/>
        </w:rPr>
        <w:tab/>
      </w:r>
      <w:r w:rsidR="006F4FD5" w:rsidRPr="00D63C1B">
        <w:rPr>
          <w:color w:val="auto"/>
        </w:rPr>
        <w:tab/>
      </w:r>
      <w:r w:rsidR="006F4FD5" w:rsidRPr="00D63C1B">
        <w:rPr>
          <w:color w:val="auto"/>
        </w:rPr>
        <w:tab/>
      </w:r>
      <w:r w:rsidR="006F4FD5" w:rsidRPr="00D63C1B">
        <w:rPr>
          <w:color w:val="auto"/>
        </w:rPr>
        <w:tab/>
        <w:t>Jul 2012 – Present</w:t>
      </w:r>
    </w:p>
    <w:sdt>
      <w:sdtPr>
        <w:rPr>
          <w:rFonts w:cstheme="minorHAnsi"/>
        </w:rPr>
        <w:id w:val="1303885216"/>
        <w:placeholder>
          <w:docPart w:val="F7CFAAE73AAE57408FA02EFB78F0A922"/>
        </w:placeholder>
      </w:sdtPr>
      <w:sdtEndPr>
        <w:rPr>
          <w:b/>
        </w:rPr>
      </w:sdtEndPr>
      <w:sdtContent>
        <w:p w14:paraId="7DB56BC1" w14:textId="155D869B" w:rsidR="006F4FD5" w:rsidRDefault="001351E3" w:rsidP="006F4FD5">
          <w:pPr>
            <w:pStyle w:val="BodyText"/>
            <w:rPr>
              <w:rFonts w:cstheme="minorHAnsi"/>
              <w:b/>
            </w:rPr>
          </w:pPr>
          <w:r>
            <w:rPr>
              <w:rFonts w:cstheme="minorHAnsi"/>
              <w:b/>
            </w:rPr>
            <w:t>M.S</w:t>
          </w:r>
          <w:r w:rsidR="00CF65A3" w:rsidRPr="000A1396">
            <w:rPr>
              <w:rFonts w:cstheme="minorHAnsi"/>
              <w:b/>
            </w:rPr>
            <w:t xml:space="preserve"> in Computer Science and Engineering</w:t>
          </w:r>
          <w:r w:rsidR="001E4974">
            <w:rPr>
              <w:rFonts w:cstheme="minorHAnsi"/>
              <w:b/>
            </w:rPr>
            <w:t xml:space="preserve"> (Research)</w:t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0A1396">
            <w:rPr>
              <w:rFonts w:cstheme="minorHAnsi"/>
              <w:b/>
            </w:rPr>
            <w:tab/>
          </w:r>
          <w:r w:rsidR="00A83C24" w:rsidRPr="000A1396">
            <w:rPr>
              <w:rFonts w:cstheme="minorHAnsi"/>
              <w:b/>
            </w:rPr>
            <w:t>GPA: Distinction</w:t>
          </w:r>
        </w:p>
        <w:p w14:paraId="1675E4B4" w14:textId="0167FF90" w:rsidR="00F32F75" w:rsidRPr="00F32F75" w:rsidRDefault="00F32F75" w:rsidP="006F4FD5">
          <w:pPr>
            <w:pStyle w:val="BodyText"/>
            <w:rPr>
              <w:rFonts w:cstheme="minorHAnsi"/>
            </w:rPr>
          </w:pPr>
          <w:r>
            <w:rPr>
              <w:rFonts w:cstheme="minorHAnsi"/>
              <w:b/>
            </w:rPr>
            <w:t xml:space="preserve">Thesis Topic: </w:t>
          </w:r>
          <w:r w:rsidRPr="00F32F75">
            <w:rPr>
              <w:rFonts w:cstheme="minorHAnsi"/>
            </w:rPr>
            <w:t>Security Evaluation of Message Authentication Systems</w:t>
          </w:r>
        </w:p>
        <w:p w14:paraId="03768D33" w14:textId="1B0B42DD" w:rsidR="001E4974" w:rsidRDefault="001E4974" w:rsidP="001E4974">
          <w:pPr>
            <w:pStyle w:val="BodyText"/>
            <w:numPr>
              <w:ilvl w:val="0"/>
              <w:numId w:val="11"/>
            </w:numPr>
            <w:rPr>
              <w:rFonts w:cstheme="minorHAnsi"/>
            </w:rPr>
          </w:pPr>
          <w:r>
            <w:rPr>
              <w:rFonts w:cstheme="minorHAnsi"/>
            </w:rPr>
            <w:t>Systematically analyzed the security of Cost-Effective Tag Design (CETD)</w:t>
          </w:r>
          <w:r w:rsidR="00C03966">
            <w:rPr>
              <w:rFonts w:cstheme="minorHAnsi"/>
            </w:rPr>
            <w:fldChar w:fldCharType="begin"/>
          </w:r>
          <w:r w:rsidR="00C03966">
            <w:rPr>
              <w:rFonts w:cstheme="minorHAnsi"/>
            </w:rPr>
            <w:instrText xml:space="preserve"> ADDIN EN.CITE &lt;EndNote&gt;&lt;Cite&gt;&lt;Author&gt;Hong&lt;/Author&gt;&lt;Year&gt;2012&lt;/Year&gt;&lt;RecNum&gt;2&lt;/RecNum&gt;&lt;DisplayText&gt;(Hong, Guo et al. 2012)&lt;/DisplayText&gt;&lt;record&gt;&lt;rec-number&gt;2&lt;/rec-number&gt;&lt;foreign-keys&gt;&lt;key app="EN" db-id="tps00pr9tdasv8e2eabvd0ela2frwpravdve"&gt;2&lt;/key&gt;&lt;/foreign-keys&gt;&lt;ref-type name="Conference Paper"&gt;47&lt;/ref-type&gt;&lt;contributors&gt;&lt;authors&gt;&lt;author&gt;Mei Hong&lt;/author&gt;&lt;author&gt;Hui Guo&lt;/author&gt;&lt;author&gt;Sharon X. Hu&lt;/author&gt;&lt;/authors&gt;&lt;/contributors&gt;&lt;titles&gt;&lt;title&gt;A cost-effective tag design for memory data authentication in embedded systems&lt;/title&gt;&lt;secondary-title&gt;Proceedings of the 2012 international conference on Compilers, architectures and synthesis for embedded systems&lt;/secondary-title&gt;&lt;/titles&gt;&lt;pages&gt;17-26&lt;/pages&gt;&lt;dates&gt;&lt;year&gt;2012&lt;/year&gt;&lt;/dates&gt;&lt;pub-location&gt;Tampere, Finland&lt;/pub-location&gt;&lt;publisher&gt;ACM&lt;/publisher&gt;&lt;urls&gt;&lt;/urls&gt;&lt;custom1&gt;2380414&lt;/custom1&gt;&lt;electronic-resource-num&gt;10.1145/2380403.2380414&lt;/electronic-resource-num&gt;&lt;/record&gt;&lt;/Cite&gt;&lt;/EndNote&gt;</w:instrText>
          </w:r>
          <w:r w:rsidR="00C03966">
            <w:rPr>
              <w:rFonts w:cstheme="minorHAnsi"/>
            </w:rPr>
            <w:fldChar w:fldCharType="separate"/>
          </w:r>
          <w:r w:rsidR="00C03966">
            <w:rPr>
              <w:rFonts w:cstheme="minorHAnsi"/>
              <w:noProof/>
            </w:rPr>
            <w:t>(</w:t>
          </w:r>
          <w:hyperlink w:anchor="_ENREF_1" w:tooltip="Hong, 2012 #2" w:history="1">
            <w:r w:rsidR="00C03966">
              <w:rPr>
                <w:rFonts w:cstheme="minorHAnsi"/>
                <w:noProof/>
              </w:rPr>
              <w:t>Hong, Guo et al. 2012</w:t>
            </w:r>
          </w:hyperlink>
          <w:r w:rsidR="00C03966">
            <w:rPr>
              <w:rFonts w:cstheme="minorHAnsi"/>
              <w:noProof/>
            </w:rPr>
            <w:t>)</w:t>
          </w:r>
          <w:r w:rsidR="00C03966">
            <w:rPr>
              <w:rFonts w:cstheme="minorHAnsi"/>
            </w:rPr>
            <w:fldChar w:fldCharType="end"/>
          </w:r>
          <w:del w:id="0" w:author="Duke" w:date="2014-04-01T14:18:00Z">
            <w:r w:rsidR="00C03966" w:rsidDel="00C03966">
              <w:rPr>
                <w:rFonts w:cstheme="minorHAnsi"/>
              </w:rPr>
              <w:fldChar w:fldCharType="begin"/>
            </w:r>
            <w:r w:rsidR="00C03966" w:rsidDel="00C03966">
              <w:rPr>
                <w:rFonts w:cstheme="minorHAnsi"/>
              </w:rPr>
              <w:delInstrText xml:space="preserve"> ADDIN EN.CITE &lt;EndNote&gt;&lt;Cite&gt;&lt;Author&gt;Hong&lt;/Author&gt;&lt;Year&gt;2012&lt;/Year&gt;&lt;RecNum&gt;2&lt;/RecNum&gt;&lt;DisplayText&gt;(Hong, Guo et al. 2012)&lt;/DisplayText&gt;&lt;record&gt;&lt;rec-number&gt;2&lt;/rec-number&gt;&lt;foreign-keys&gt;&lt;key app="EN" db-id="tps00pr9tdasv8e2eabvd0ela2frwpravdve"&gt;2&lt;/key&gt;&lt;/foreign-keys&gt;&lt;ref-type name="Conference Paper"&gt;47&lt;/ref-type&gt;&lt;contributors&gt;&lt;authors&gt;&lt;author&gt;Mei Hong&lt;/author&gt;&lt;author&gt;Hui Guo&lt;/author&gt;&lt;author&gt;Sharon X. Hu&lt;/author&gt;&lt;/authors&gt;&lt;/contributors&gt;&lt;titles&gt;&lt;title&gt;A cost-effective tag design for memory data authentication in embedded systems&lt;/title&gt;&lt;secondary-title&gt;Proceedings of the 2012 international conference on Compilers, architectures and synthesis for embedded systems&lt;/secondary-title&gt;&lt;/titles&gt;&lt;pages&gt;17-26&lt;/pages&gt;&lt;dates&gt;&lt;year&gt;2012&lt;/year&gt;&lt;/dates&gt;&lt;pub-location&gt;Tampere, Finland&lt;/pub-location&gt;&lt;publisher&gt;ACM&lt;/publisher&gt;&lt;urls&gt;&lt;/urls&gt;&lt;custom1&gt;2380414&lt;/custom1&gt;&lt;electronic-resource-num&gt;10.1145/2380403.2380414&lt;/electronic-resource-num&gt;&lt;/record&gt;&lt;/Cite&gt;&lt;/EndNote&gt;</w:delInstrText>
            </w:r>
            <w:r w:rsidR="00C03966" w:rsidDel="00C03966">
              <w:rPr>
                <w:rFonts w:cstheme="minorHAnsi"/>
              </w:rPr>
              <w:fldChar w:fldCharType="separate"/>
            </w:r>
            <w:r w:rsidR="00C03966" w:rsidDel="00C03966">
              <w:rPr>
                <w:rFonts w:cstheme="minorHAnsi"/>
                <w:noProof/>
              </w:rPr>
              <w:delText>(Hong, Guo et al. 2012)</w:delText>
            </w:r>
            <w:r w:rsidR="00C03966" w:rsidDel="00C03966">
              <w:rPr>
                <w:rFonts w:cstheme="minorHAnsi"/>
              </w:rPr>
              <w:fldChar w:fldCharType="end"/>
            </w:r>
          </w:del>
          <w:r>
            <w:rPr>
              <w:rFonts w:cstheme="minorHAnsi"/>
            </w:rPr>
            <w:t xml:space="preserve"> and fixed the security weaknesses with low additional costs.</w:t>
          </w:r>
        </w:p>
        <w:p w14:paraId="339C4825" w14:textId="2102BB0D" w:rsidR="0067164C" w:rsidRPr="0067164C" w:rsidDel="00C03966" w:rsidRDefault="0067164C" w:rsidP="0067164C">
          <w:pPr>
            <w:pStyle w:val="BodyText"/>
            <w:numPr>
              <w:ilvl w:val="0"/>
              <w:numId w:val="11"/>
            </w:numPr>
            <w:rPr>
              <w:del w:id="1" w:author="Duke" w:date="2014-04-01T14:18:00Z"/>
              <w:rFonts w:cstheme="minorHAnsi"/>
            </w:rPr>
          </w:pPr>
          <w:del w:id="2" w:author="Duke" w:date="2014-04-01T14:18:00Z">
            <w:r w:rsidDel="00C03966">
              <w:rPr>
                <w:rFonts w:cstheme="minorHAnsi"/>
              </w:rPr>
              <w:delText xml:space="preserve">CETD citation: </w:delText>
            </w:r>
            <w:r w:rsidR="00C03966" w:rsidDel="00C03966">
              <w:fldChar w:fldCharType="begin"/>
            </w:r>
            <w:r w:rsidR="00C03966" w:rsidDel="00C03966">
              <w:delInstrText xml:space="preserve"> HYPERLINK "http://dl.acm.org/citation.cfm?id=2380414" </w:delInstrText>
            </w:r>
            <w:r w:rsidR="00C03966" w:rsidDel="00C03966">
              <w:fldChar w:fldCharType="separate"/>
            </w:r>
            <w:r w:rsidRPr="000263D8" w:rsidDel="00C03966">
              <w:rPr>
                <w:rStyle w:val="Hyperlink"/>
                <w:rFonts w:cstheme="minorHAnsi"/>
              </w:rPr>
              <w:delText>http://dl.acm.org/citation.cfm?id=2380414</w:delText>
            </w:r>
            <w:r w:rsidR="00C03966" w:rsidDel="00C03966">
              <w:rPr>
                <w:rStyle w:val="Hyperlink"/>
                <w:rFonts w:cstheme="minorHAnsi"/>
              </w:rPr>
              <w:fldChar w:fldCharType="end"/>
            </w:r>
            <w:r w:rsidDel="00C03966">
              <w:rPr>
                <w:rFonts w:cstheme="minorHAnsi"/>
              </w:rPr>
              <w:delText xml:space="preserve"> </w:delText>
            </w:r>
          </w:del>
        </w:p>
        <w:p w14:paraId="2E123D8B" w14:textId="1E9B6869" w:rsidR="00F32F75" w:rsidDel="009B6DE1" w:rsidRDefault="00F32F75" w:rsidP="00F32F75">
          <w:pPr>
            <w:pStyle w:val="BodyText"/>
            <w:rPr>
              <w:del w:id="3" w:author="Duke" w:date="2014-04-01T14:01:00Z"/>
              <w:rFonts w:cstheme="minorHAnsi"/>
            </w:rPr>
          </w:pPr>
          <w:del w:id="4" w:author="Duke" w:date="2014-04-01T14:01:00Z">
            <w:r w:rsidDel="009B6DE1">
              <w:rPr>
                <w:rFonts w:cstheme="minorHAnsi"/>
                <w:b/>
              </w:rPr>
              <w:delText xml:space="preserve">Teaching Assistant: </w:delText>
            </w:r>
            <w:r w:rsidRPr="000A1396" w:rsidDel="009B6DE1">
              <w:rPr>
                <w:rFonts w:cstheme="minorHAnsi"/>
              </w:rPr>
              <w:delText>COMP9032 Microprocessors and Interfacing</w:delText>
            </w:r>
          </w:del>
        </w:p>
        <w:customXmlDelRangeStart w:id="5" w:author="Duke" w:date="2014-04-01T14:01:00Z"/>
        <w:sdt>
          <w:sdtPr>
            <w:rPr>
              <w:rFonts w:cstheme="minorHAnsi"/>
            </w:rPr>
            <w:id w:val="9459741"/>
            <w:placeholder>
              <w:docPart w:val="776ACF5D27064C06BB777F1D0EAAB01B"/>
            </w:placeholder>
          </w:sdtPr>
          <w:sdtEndPr/>
          <w:sdtContent>
            <w:customXmlDelRangeEnd w:id="5"/>
            <w:p w14:paraId="71015044" w14:textId="4853D970" w:rsidR="0064107C" w:rsidDel="009B6DE1" w:rsidRDefault="00F32F75" w:rsidP="00F32F75">
              <w:pPr>
                <w:pStyle w:val="BodyText"/>
                <w:numPr>
                  <w:ilvl w:val="0"/>
                  <w:numId w:val="19"/>
                </w:numPr>
                <w:rPr>
                  <w:del w:id="6" w:author="Duke" w:date="2014-04-01T14:01:00Z"/>
                  <w:rFonts w:cstheme="minorHAnsi"/>
                </w:rPr>
              </w:pPr>
              <w:del w:id="7" w:author="Duke" w:date="2014-04-01T14:01:00Z">
                <w:r w:rsidRPr="000A1396" w:rsidDel="009B6DE1">
                  <w:rPr>
                    <w:rFonts w:eastAsia="宋体" w:cstheme="minorHAnsi"/>
                    <w:lang w:eastAsia="zh-CN"/>
                  </w:rPr>
                  <w:delText>Supervised 2 groups of 30 students in AVR assembly language programming</w:delText>
                </w:r>
                <w:r w:rsidRPr="000A1396" w:rsidDel="009B6DE1">
                  <w:rPr>
                    <w:rFonts w:cstheme="minorHAnsi"/>
                  </w:rPr>
                  <w:delText xml:space="preserve">. In total, 20 out of 30 got full marks on weekly labs and 5 out of 30 got full marks on </w:delText>
                </w:r>
              </w:del>
              <w:ins w:id="8" w:author="Josef" w:date="2014-04-01T08:17:00Z">
                <w:del w:id="9" w:author="Duke" w:date="2014-04-01T14:01:00Z">
                  <w:r w:rsidR="00584348" w:rsidDel="009B6DE1">
                    <w:rPr>
                      <w:rFonts w:cstheme="minorHAnsi"/>
                    </w:rPr>
                    <w:delText xml:space="preserve">the </w:delText>
                  </w:r>
                </w:del>
              </w:ins>
              <w:del w:id="10" w:author="Duke" w:date="2014-04-01T14:01:00Z">
                <w:r w:rsidRPr="000A1396" w:rsidDel="009B6DE1">
                  <w:rPr>
                    <w:rFonts w:cstheme="minorHAnsi"/>
                  </w:rPr>
                  <w:delText>final design project</w:delText>
                </w:r>
              </w:del>
            </w:p>
            <w:p w14:paraId="2C91DFBE" w14:textId="4B015032" w:rsidR="006F4FD5" w:rsidRPr="0064107C" w:rsidRDefault="0064107C" w:rsidP="0064107C">
              <w:pPr>
                <w:pStyle w:val="BodyText"/>
                <w:rPr>
                  <w:rFonts w:cstheme="minorHAnsi"/>
                  <w:b/>
                </w:rPr>
              </w:pPr>
              <w:r w:rsidRPr="000A1396">
                <w:rPr>
                  <w:rFonts w:cstheme="minorHAnsi"/>
                  <w:b/>
                </w:rPr>
                <w:t xml:space="preserve">Auditing Courses: </w:t>
              </w:r>
              <w:r w:rsidRPr="000A1396">
                <w:rPr>
                  <w:rFonts w:cstheme="minorHAnsi"/>
                </w:rPr>
                <w:t>COMP9101</w:t>
              </w:r>
              <w:r w:rsidRPr="000A1396">
                <w:rPr>
                  <w:rFonts w:cstheme="minorHAnsi"/>
                  <w:b/>
                </w:rPr>
                <w:t xml:space="preserve"> </w:t>
              </w:r>
              <w:r w:rsidRPr="000A1396">
                <w:rPr>
                  <w:rFonts w:cstheme="minorHAnsi"/>
                </w:rPr>
                <w:t>Design and Analysis of Algorithms, COMP9201 Operating Systems, COMP9243 Distributed Systems, COMP9171 Object-Oriented Programming, COMP9041 Software Construction</w:t>
              </w:r>
            </w:p>
            <w:customXmlDelRangeStart w:id="11" w:author="Duke" w:date="2014-04-01T14:01:00Z"/>
          </w:sdtContent>
        </w:sdt>
        <w:customXmlDelRangeEnd w:id="11"/>
      </w:sdtContent>
    </w:sdt>
    <w:p w14:paraId="73413710" w14:textId="763BF62C" w:rsidR="006F4FD5" w:rsidRPr="00D63C1B" w:rsidRDefault="0062043A" w:rsidP="006F4FD5">
      <w:pPr>
        <w:pStyle w:val="Heading2"/>
        <w:rPr>
          <w:color w:val="auto"/>
        </w:rPr>
      </w:pPr>
      <w:sdt>
        <w:sdtPr>
          <w:rPr>
            <w:color w:val="auto"/>
          </w:rPr>
          <w:id w:val="845672308"/>
          <w:placeholder>
            <w:docPart w:val="A895CE245C02EB4990CF1027DEC7B0E1"/>
          </w:placeholder>
        </w:sdtPr>
        <w:sdtEndPr/>
        <w:sdtContent>
          <w:proofErr w:type="spellStart"/>
          <w:r w:rsidR="00CF65A3" w:rsidRPr="00D63C1B">
            <w:t>Beihang</w:t>
          </w:r>
          <w:proofErr w:type="spellEnd"/>
          <w:r w:rsidR="00CF65A3" w:rsidRPr="00D63C1B">
            <w:t xml:space="preserve"> University (BUAA)</w:t>
          </w:r>
          <w:r w:rsidR="006A1607">
            <w:t>, Top University in Project 985, China</w:t>
          </w:r>
        </w:sdtContent>
      </w:sdt>
      <w:r w:rsidR="006A1607">
        <w:rPr>
          <w:color w:val="auto"/>
        </w:rPr>
        <w:tab/>
      </w:r>
      <w:r w:rsidR="006A1607">
        <w:rPr>
          <w:color w:val="auto"/>
        </w:rPr>
        <w:tab/>
      </w:r>
      <w:r w:rsidR="006A1607">
        <w:rPr>
          <w:color w:val="auto"/>
        </w:rPr>
        <w:tab/>
      </w:r>
      <w:r w:rsidR="006A1607">
        <w:rPr>
          <w:color w:val="auto"/>
        </w:rPr>
        <w:tab/>
      </w:r>
      <w:r w:rsidR="006F4FD5" w:rsidRPr="00D63C1B">
        <w:rPr>
          <w:color w:val="auto"/>
        </w:rPr>
        <w:t>Sep 2008 – Jun 2012</w:t>
      </w:r>
    </w:p>
    <w:sdt>
      <w:sdtPr>
        <w:rPr>
          <w:rFonts w:cstheme="minorHAnsi"/>
        </w:rPr>
        <w:id w:val="-1493644290"/>
        <w:placeholder>
          <w:docPart w:val="9061F71E9BB0084E893EB71F1AB2AFF7"/>
        </w:placeholder>
      </w:sdtPr>
      <w:sdtEndPr>
        <w:rPr>
          <w:rFonts w:asciiTheme="majorHAnsi" w:hAnsiTheme="majorHAnsi" w:cstheme="minorBidi"/>
          <w:b/>
        </w:rPr>
      </w:sdtEndPr>
      <w:sdtContent>
        <w:p w14:paraId="6D5060DB" w14:textId="77777777" w:rsidR="00BB344C" w:rsidRDefault="001351E3" w:rsidP="00A83C24">
          <w:pPr>
            <w:pStyle w:val="BodyText"/>
            <w:rPr>
              <w:rFonts w:asciiTheme="majorHAnsi" w:hAnsiTheme="majorHAnsi"/>
              <w:b/>
            </w:rPr>
          </w:pPr>
          <w:r>
            <w:rPr>
              <w:rFonts w:cstheme="minorHAnsi"/>
              <w:b/>
            </w:rPr>
            <w:t>B.E</w:t>
          </w:r>
          <w:r w:rsidR="00CF65A3" w:rsidRPr="000A1396">
            <w:rPr>
              <w:rFonts w:cstheme="minorHAnsi"/>
              <w:b/>
            </w:rPr>
            <w:t xml:space="preserve"> in Software Engineering</w:t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D63C1B" w:rsidRPr="000A1396">
            <w:rPr>
              <w:rFonts w:cstheme="minorHAnsi"/>
              <w:b/>
            </w:rPr>
            <w:tab/>
          </w:r>
          <w:r w:rsidR="000A1396">
            <w:rPr>
              <w:rFonts w:cstheme="minorHAnsi"/>
              <w:b/>
            </w:rPr>
            <w:tab/>
          </w:r>
          <w:r w:rsidR="001E4974">
            <w:rPr>
              <w:rFonts w:cstheme="minorHAnsi"/>
              <w:b/>
            </w:rPr>
            <w:tab/>
          </w:r>
          <w:r w:rsidR="001E4974">
            <w:rPr>
              <w:rFonts w:cstheme="minorHAnsi"/>
              <w:b/>
            </w:rPr>
            <w:tab/>
          </w:r>
          <w:r w:rsidR="006F4FD5" w:rsidRPr="000A1396">
            <w:rPr>
              <w:rFonts w:cstheme="minorHAnsi"/>
              <w:b/>
            </w:rPr>
            <w:t>GPA: Distinction</w:t>
          </w:r>
          <w:r w:rsidR="006F4FD5" w:rsidRPr="00D63C1B">
            <w:rPr>
              <w:rFonts w:asciiTheme="majorHAnsi" w:hAnsiTheme="majorHAnsi"/>
              <w:b/>
            </w:rPr>
            <w:t xml:space="preserve"> </w:t>
          </w:r>
        </w:p>
        <w:p w14:paraId="300A84CC" w14:textId="609DD80E" w:rsidR="00646684" w:rsidRPr="00646684" w:rsidRDefault="00646684" w:rsidP="00736E41">
          <w:pPr>
            <w:pStyle w:val="BodyText"/>
            <w:numPr>
              <w:ilvl w:val="0"/>
              <w:numId w:val="18"/>
            </w:numPr>
            <w:rPr>
              <w:rFonts w:cstheme="minorHAnsi"/>
              <w:b/>
            </w:rPr>
          </w:pPr>
          <w:r>
            <w:rPr>
              <w:rFonts w:cstheme="minorHAnsi"/>
              <w:b/>
            </w:rPr>
            <w:t xml:space="preserve">Award: </w:t>
          </w:r>
          <w:proofErr w:type="spellStart"/>
          <w:r>
            <w:rPr>
              <w:rFonts w:cstheme="minorHAnsi"/>
            </w:rPr>
            <w:t>Beihang</w:t>
          </w:r>
          <w:proofErr w:type="spellEnd"/>
          <w:r>
            <w:rPr>
              <w:rFonts w:cstheme="minorHAnsi"/>
            </w:rPr>
            <w:t xml:space="preserve"> University Undergraduate Scholarship,</w:t>
          </w:r>
          <w:r w:rsidR="00BB344C" w:rsidRPr="0004304F">
            <w:rPr>
              <w:rFonts w:cstheme="minorHAnsi"/>
              <w:b/>
            </w:rPr>
            <w:t xml:space="preserve"> </w:t>
          </w:r>
          <w:r w:rsidR="00BB344C" w:rsidRPr="0004304F">
            <w:rPr>
              <w:rFonts w:cstheme="minorHAnsi"/>
            </w:rPr>
            <w:t>Second Prize</w:t>
          </w:r>
        </w:p>
        <w:p w14:paraId="665C1F67" w14:textId="0A0E5402" w:rsidR="006F4FD5" w:rsidRPr="00646684" w:rsidRDefault="00646684" w:rsidP="00646684">
          <w:pPr>
            <w:pStyle w:val="BodyText"/>
            <w:ind w:left="720"/>
            <w:rPr>
              <w:rFonts w:cstheme="minorHAnsi"/>
            </w:rPr>
          </w:pPr>
          <w:r>
            <w:rPr>
              <w:rFonts w:cstheme="minorHAnsi"/>
            </w:rPr>
            <w:t xml:space="preserve">Each </w:t>
          </w:r>
          <w:r w:rsidR="00A24D49">
            <w:rPr>
              <w:rFonts w:cstheme="minorHAnsi"/>
            </w:rPr>
            <w:t>School</w:t>
          </w:r>
          <w:r>
            <w:rPr>
              <w:rFonts w:cstheme="minorHAnsi"/>
            </w:rPr>
            <w:t xml:space="preserve"> of </w:t>
          </w:r>
          <w:proofErr w:type="spellStart"/>
          <w:r>
            <w:rPr>
              <w:rFonts w:cstheme="minorHAnsi"/>
            </w:rPr>
            <w:t>Beihang</w:t>
          </w:r>
          <w:proofErr w:type="spellEnd"/>
          <w:r>
            <w:rPr>
              <w:rFonts w:cstheme="minorHAnsi"/>
            </w:rPr>
            <w:t xml:space="preserve"> University nominates 5%-7% </w:t>
          </w:r>
          <w:del w:id="12" w:author="Jiang Yan" w:date="2014-04-01T10:06:00Z">
            <w:r w:rsidDel="00C273BC">
              <w:rPr>
                <w:rFonts w:cstheme="minorHAnsi"/>
              </w:rPr>
              <w:delText xml:space="preserve">students amount </w:delText>
            </w:r>
          </w:del>
          <w:r>
            <w:rPr>
              <w:rFonts w:cstheme="minorHAnsi"/>
            </w:rPr>
            <w:t xml:space="preserve">candidates </w:t>
          </w:r>
          <w:r w:rsidR="00DD4A8C">
            <w:rPr>
              <w:rFonts w:cstheme="minorHAnsi"/>
            </w:rPr>
            <w:t xml:space="preserve">annually </w:t>
          </w:r>
          <w:r>
            <w:rPr>
              <w:rFonts w:cstheme="minorHAnsi"/>
            </w:rPr>
            <w:t xml:space="preserve">based on </w:t>
          </w:r>
          <w:r w:rsidRPr="00646684">
            <w:rPr>
              <w:rFonts w:cstheme="minorHAnsi"/>
            </w:rPr>
            <w:t>ac</w:t>
          </w:r>
          <w:r>
            <w:rPr>
              <w:rFonts w:cstheme="minorHAnsi"/>
            </w:rPr>
            <w:t xml:space="preserve">ademic achievement, commercial </w:t>
          </w:r>
          <w:r w:rsidRPr="00646684">
            <w:rPr>
              <w:rFonts w:cstheme="minorHAnsi"/>
            </w:rPr>
            <w:t>application of research, and leadership potential</w:t>
          </w:r>
          <w:r>
            <w:rPr>
              <w:rFonts w:cstheme="minorHAnsi"/>
            </w:rPr>
            <w:t xml:space="preserve"> </w:t>
          </w:r>
        </w:p>
      </w:sdtContent>
    </w:sdt>
    <w:p w14:paraId="7FCD78EF" w14:textId="797B9A72" w:rsidR="006F4FD5" w:rsidRPr="00736E41" w:rsidRDefault="00BB344C" w:rsidP="00736E41">
      <w:pPr>
        <w:pStyle w:val="Heading1"/>
      </w:pPr>
      <w:r>
        <w:t>Experience</w:t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Cs w:val="22"/>
        </w:rPr>
        <w:id w:val="9459744"/>
        <w:placeholder>
          <w:docPart w:val="A3265DE598641D4BA4A6FA6AB6068B35"/>
        </w:placeholder>
      </w:sdtPr>
      <w:sdtEndPr/>
      <w:sdtContent>
        <w:p w14:paraId="49EA0329" w14:textId="46591FA6" w:rsidR="009B6DE1" w:rsidRDefault="009B6DE1" w:rsidP="006F4FD5">
          <w:pPr>
            <w:pStyle w:val="Heading2"/>
            <w:rPr>
              <w:ins w:id="13" w:author="Duke" w:date="2014-04-01T14:01:00Z"/>
              <w:color w:val="auto"/>
            </w:rPr>
          </w:pPr>
          <w:ins w:id="14" w:author="Duke" w:date="2014-04-01T14:01:00Z">
            <w:r>
              <w:rPr>
                <w:color w:val="auto"/>
              </w:rPr>
              <w:t>Graduate Teaching Assistant, UNSW</w:t>
            </w:r>
            <w:r>
              <w:rPr>
                <w:color w:val="auto"/>
              </w:rPr>
              <w:tab/>
            </w:r>
            <w:r>
              <w:rPr>
                <w:color w:val="auto"/>
              </w:rPr>
              <w:tab/>
            </w:r>
            <w:r>
              <w:rPr>
                <w:color w:val="auto"/>
              </w:rPr>
              <w:tab/>
            </w:r>
            <w:r>
              <w:rPr>
                <w:color w:val="auto"/>
              </w:rPr>
              <w:tab/>
            </w:r>
            <w:r>
              <w:rPr>
                <w:color w:val="auto"/>
              </w:rPr>
              <w:tab/>
            </w:r>
          </w:ins>
          <w:ins w:id="15" w:author="Duke" w:date="2014-04-01T14:02:00Z">
            <w:r w:rsidR="00A706A8">
              <w:rPr>
                <w:color w:val="auto"/>
              </w:rPr>
              <w:t>Aug 2013 – Dec</w:t>
            </w:r>
            <w:r w:rsidRPr="00D63C1B">
              <w:rPr>
                <w:color w:val="auto"/>
              </w:rPr>
              <w:t xml:space="preserve"> 2013</w:t>
            </w:r>
          </w:ins>
        </w:p>
        <w:p w14:paraId="5A3030C0" w14:textId="3FFDC5D1" w:rsidR="009B6DE1" w:rsidRDefault="009B6DE1" w:rsidP="009B6DE1">
          <w:pPr>
            <w:pStyle w:val="BodyText"/>
            <w:rPr>
              <w:ins w:id="16" w:author="Duke" w:date="2014-04-01T14:01:00Z"/>
              <w:rFonts w:cstheme="minorHAnsi"/>
            </w:rPr>
          </w:pPr>
          <w:ins w:id="17" w:author="Duke" w:date="2014-04-01T14:01:00Z">
            <w:r>
              <w:rPr>
                <w:rFonts w:cstheme="minorHAnsi"/>
                <w:b/>
              </w:rPr>
              <w:t xml:space="preserve">Course: </w:t>
            </w:r>
            <w:r w:rsidRPr="000A1396">
              <w:rPr>
                <w:rFonts w:cstheme="minorHAnsi"/>
              </w:rPr>
              <w:t>COMP9032 Microprocessors and Interfacing</w:t>
            </w:r>
          </w:ins>
        </w:p>
        <w:p w14:paraId="727CCD67" w14:textId="0F64AB67" w:rsidR="009B6DE1" w:rsidRPr="009B6DE1" w:rsidRDefault="009B6DE1">
          <w:pPr>
            <w:pStyle w:val="BodyText"/>
            <w:numPr>
              <w:ilvl w:val="0"/>
              <w:numId w:val="19"/>
            </w:numPr>
            <w:rPr>
              <w:ins w:id="18" w:author="Duke" w:date="2014-04-01T14:01:00Z"/>
              <w:rFonts w:cstheme="minorHAnsi"/>
            </w:rPr>
            <w:pPrChange w:id="19" w:author="Duke" w:date="2014-04-01T14:01:00Z">
              <w:pPr>
                <w:pStyle w:val="Heading2"/>
              </w:pPr>
            </w:pPrChange>
          </w:pPr>
          <w:ins w:id="20" w:author="Duke" w:date="2014-04-01T14:01:00Z">
            <w:r w:rsidRPr="000A1396">
              <w:rPr>
                <w:rFonts w:eastAsia="宋体" w:cstheme="minorHAnsi"/>
                <w:lang w:eastAsia="zh-CN"/>
              </w:rPr>
              <w:t>Supervised 2 groups of 30 students in AVR assembly language programming</w:t>
            </w:r>
            <w:r w:rsidRPr="000A1396">
              <w:rPr>
                <w:rFonts w:cstheme="minorHAnsi"/>
              </w:rPr>
              <w:t xml:space="preserve">. In total, 20 out of 30 got full marks on weekly labs and 5 out of 30 got full marks on </w:t>
            </w:r>
            <w:r>
              <w:rPr>
                <w:rFonts w:cstheme="minorHAnsi"/>
              </w:rPr>
              <w:t xml:space="preserve">the </w:t>
            </w:r>
            <w:r w:rsidRPr="000A1396">
              <w:rPr>
                <w:rFonts w:cstheme="minorHAnsi"/>
              </w:rPr>
              <w:t>final design project</w:t>
            </w:r>
          </w:ins>
        </w:p>
      </w:sdtContent>
    </w:sdt>
    <w:p w14:paraId="32247619" w14:textId="1BF69C22" w:rsidR="00A63C51" w:rsidRPr="00D63C1B" w:rsidRDefault="006F4FD5" w:rsidP="006F4FD5">
      <w:pPr>
        <w:pStyle w:val="Heading2"/>
        <w:rPr>
          <w:b w:val="0"/>
        </w:rPr>
      </w:pPr>
      <w:r w:rsidRPr="00D63C1B">
        <w:rPr>
          <w:color w:val="auto"/>
        </w:rPr>
        <w:t>Summer Intern</w:t>
      </w:r>
      <w:r w:rsidR="00A63C51" w:rsidRPr="00D63C1B">
        <w:rPr>
          <w:color w:val="auto"/>
        </w:rPr>
        <w:t xml:space="preserve">, </w:t>
      </w:r>
      <w:r w:rsidR="00A63C51" w:rsidRPr="00D63C1B">
        <w:t>National ICT Australia (NICTA)</w:t>
      </w:r>
      <w:r w:rsidR="00A63C51" w:rsidRPr="00D63C1B">
        <w:rPr>
          <w:b w:val="0"/>
        </w:rPr>
        <w:t xml:space="preserve"> </w:t>
      </w:r>
      <w:r w:rsidR="00A63C51" w:rsidRPr="00D63C1B">
        <w:rPr>
          <w:b w:val="0"/>
        </w:rPr>
        <w:tab/>
      </w:r>
      <w:r w:rsidR="00A63C51" w:rsidRPr="00D63C1B">
        <w:rPr>
          <w:b w:val="0"/>
        </w:rPr>
        <w:tab/>
      </w:r>
      <w:r w:rsidR="00A63C51" w:rsidRPr="00D63C1B">
        <w:rPr>
          <w:b w:val="0"/>
        </w:rPr>
        <w:tab/>
      </w:r>
      <w:r w:rsidR="00A63C51" w:rsidRPr="00D63C1B">
        <w:rPr>
          <w:b w:val="0"/>
        </w:rPr>
        <w:tab/>
      </w:r>
      <w:r w:rsidR="00A63C51" w:rsidRPr="00D63C1B">
        <w:rPr>
          <w:b w:val="0"/>
        </w:rPr>
        <w:tab/>
      </w:r>
      <w:r w:rsidR="00A63C51" w:rsidRPr="00D63C1B">
        <w:rPr>
          <w:color w:val="auto"/>
        </w:rPr>
        <w:t>Nov 2012 – Feb 2013</w:t>
      </w:r>
    </w:p>
    <w:p w14:paraId="6814768C" w14:textId="5400CF38" w:rsidR="0067164C" w:rsidRPr="0067164C" w:rsidRDefault="00A63C51" w:rsidP="0067164C">
      <w:pPr>
        <w:pStyle w:val="Heading2"/>
        <w:rPr>
          <w:rFonts w:asciiTheme="minorHAnsi" w:hAnsiTheme="minorHAnsi" w:cstheme="minorHAnsi"/>
        </w:rPr>
      </w:pPr>
      <w:r w:rsidRPr="000A1396">
        <w:rPr>
          <w:rFonts w:asciiTheme="minorHAnsi" w:hAnsiTheme="minorHAnsi" w:cstheme="minorHAnsi"/>
        </w:rPr>
        <w:t>The Software Systems Research Group</w:t>
      </w:r>
    </w:p>
    <w:p w14:paraId="1FB05B22" w14:textId="4F559C1D" w:rsidR="004B3807" w:rsidRDefault="004B3807" w:rsidP="0067164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21" w:author="Jiang Yan" w:date="2014-04-01T10:19:00Z"/>
          <w:rFonts w:eastAsia="Times New Roman" w:cstheme="minorHAnsi"/>
          <w:szCs w:val="20"/>
          <w:lang w:eastAsia="zh-CN"/>
        </w:rPr>
      </w:pPr>
      <w:ins w:id="22" w:author="Jiang Yan" w:date="2014-04-01T10:19:00Z">
        <w:r>
          <w:rPr>
            <w:rFonts w:eastAsia="Times New Roman" w:cstheme="minorHAnsi"/>
            <w:szCs w:val="20"/>
            <w:lang w:eastAsia="zh-CN"/>
          </w:rPr>
          <w:t xml:space="preserve">I </w:t>
        </w:r>
      </w:ins>
      <w:ins w:id="23" w:author="Jiang Yan" w:date="2014-04-01T10:24:00Z">
        <w:r>
          <w:rPr>
            <w:rFonts w:eastAsia="Times New Roman" w:cstheme="minorHAnsi"/>
            <w:szCs w:val="20"/>
            <w:lang w:eastAsia="zh-CN"/>
          </w:rPr>
          <w:t>was</w:t>
        </w:r>
      </w:ins>
      <w:ins w:id="24" w:author="Jiang Yan" w:date="2014-04-01T10:19:00Z">
        <w:r>
          <w:rPr>
            <w:rFonts w:eastAsia="Times New Roman" w:cstheme="minorHAnsi"/>
            <w:szCs w:val="20"/>
            <w:lang w:eastAsia="zh-CN"/>
          </w:rPr>
          <w:t xml:space="preserve"> </w:t>
        </w:r>
      </w:ins>
      <w:ins w:id="25" w:author="Jiang Yan" w:date="2014-04-01T10:20:00Z">
        <w:r>
          <w:rPr>
            <w:rFonts w:eastAsia="Times New Roman" w:cstheme="minorHAnsi"/>
            <w:szCs w:val="20"/>
            <w:lang w:eastAsia="zh-CN"/>
          </w:rPr>
          <w:t xml:space="preserve">in charge of developing the fundamental desktop environment </w:t>
        </w:r>
      </w:ins>
      <w:ins w:id="26" w:author="Jiang Yan" w:date="2014-04-01T10:21:00Z">
        <w:r>
          <w:rPr>
            <w:rFonts w:eastAsia="Times New Roman" w:cstheme="minorHAnsi"/>
            <w:szCs w:val="20"/>
            <w:lang w:eastAsia="zh-CN"/>
          </w:rPr>
          <w:t>on seL4 microkernel operating system.</w:t>
        </w:r>
      </w:ins>
    </w:p>
    <w:p w14:paraId="7414BC96" w14:textId="34E4AC41" w:rsidR="0067164C" w:rsidRDefault="004B3807" w:rsidP="0067164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27" w:author="Jiang Yan" w:date="2014-04-01T11:00:00Z"/>
          <w:rFonts w:eastAsia="Times New Roman" w:cstheme="minorHAnsi"/>
          <w:szCs w:val="20"/>
          <w:lang w:eastAsia="zh-CN"/>
        </w:rPr>
      </w:pPr>
      <w:ins w:id="28" w:author="Jiang Yan" w:date="2014-04-01T10:22:00Z">
        <w:r>
          <w:rPr>
            <w:rFonts w:eastAsia="Times New Roman" w:cstheme="minorHAnsi"/>
            <w:szCs w:val="20"/>
            <w:lang w:eastAsia="zh-CN"/>
          </w:rPr>
          <w:t>I d</w:t>
        </w:r>
      </w:ins>
      <w:del w:id="29" w:author="Jiang Yan" w:date="2014-04-01T10:22:00Z">
        <w:r w:rsidR="0067164C" w:rsidRPr="0067164C" w:rsidDel="004B3807">
          <w:rPr>
            <w:rFonts w:eastAsia="Times New Roman" w:cstheme="minorHAnsi"/>
            <w:szCs w:val="20"/>
            <w:lang w:eastAsia="zh-CN"/>
          </w:rPr>
          <w:delText>D</w:delText>
        </w:r>
      </w:del>
      <w:r w:rsidR="0067164C" w:rsidRPr="0067164C">
        <w:rPr>
          <w:rFonts w:eastAsia="Times New Roman" w:cstheme="minorHAnsi"/>
          <w:szCs w:val="20"/>
          <w:lang w:eastAsia="zh-CN"/>
        </w:rPr>
        <w:t xml:space="preserve">esigned and implemented a desktop environment based on </w:t>
      </w:r>
      <w:proofErr w:type="spellStart"/>
      <w:r w:rsidR="0067164C" w:rsidRPr="0067164C">
        <w:rPr>
          <w:rFonts w:eastAsia="Times New Roman" w:cstheme="minorHAnsi"/>
          <w:szCs w:val="20"/>
          <w:lang w:eastAsia="zh-CN"/>
        </w:rPr>
        <w:t>CAmkES</w:t>
      </w:r>
      <w:proofErr w:type="spellEnd"/>
      <w:r w:rsidR="0067164C" w:rsidRPr="0067164C">
        <w:rPr>
          <w:rFonts w:eastAsia="Times New Roman" w:cstheme="minorHAnsi"/>
          <w:szCs w:val="20"/>
          <w:lang w:eastAsia="zh-CN"/>
        </w:rPr>
        <w:t xml:space="preserve"> model </w:t>
      </w:r>
      <w:r w:rsidR="00C03966">
        <w:rPr>
          <w:rFonts w:eastAsia="Times New Roman" w:cstheme="minorHAnsi"/>
          <w:szCs w:val="20"/>
          <w:lang w:eastAsia="zh-CN"/>
        </w:rPr>
        <w:fldChar w:fldCharType="begin"/>
      </w:r>
      <w:r w:rsidR="00C03966">
        <w:rPr>
          <w:rFonts w:eastAsia="Times New Roman" w:cstheme="minorHAnsi"/>
          <w:szCs w:val="20"/>
          <w:lang w:eastAsia="zh-CN"/>
        </w:rPr>
        <w:instrText xml:space="preserve"> ADDIN EN.CITE &lt;EndNote&gt;&lt;Cite&gt;&lt;Author&gt;Kuz&lt;/Author&gt;&lt;Year&gt;2007&lt;/Year&gt;&lt;RecNum&gt;1&lt;/RecNum&gt;&lt;DisplayText&gt;(Kuz, Liu et al. 2007)&lt;/DisplayText&gt;&lt;record&gt;&lt;rec-number&gt;1&lt;/rec-number&gt;&lt;foreign-keys&gt;&lt;key app="EN" db-id="tps00pr9tdasv8e2eabvd0ela2frwpravdve"&gt;1&lt;/key&gt;&lt;/foreign-keys&gt;&lt;ref-type name="Journal Article"&gt;17&lt;/ref-type&gt;&lt;contributors&gt;&lt;authors&gt;&lt;author&gt;Ihor Kuz&lt;/author&gt;&lt;author&gt;Yan Liu&lt;/author&gt;&lt;author&gt;Ian Gorton&lt;/author&gt;&lt;author&gt;Gernot Heiser&lt;/author&gt;&lt;/authors&gt;&lt;/contributors&gt;&lt;titles&gt;&lt;title&gt;CAmkES: A component model for secure microkernel-based embedded systems&lt;/title&gt;&lt;secondary-title&gt;J. Syst. Softw.&lt;/secondary-title&gt;&lt;/titles&gt;&lt;periodical&gt;&lt;full-title&gt;J. Syst. Softw.&lt;/full-title&gt;&lt;/periodical&gt;&lt;pages&gt;687-699&lt;/pages&gt;&lt;volume&gt;80&lt;/volume&gt;&lt;number&gt;5&lt;/number&gt;&lt;dates&gt;&lt;year&gt;2007&lt;/year&gt;&lt;/dates&gt;&lt;isbn&gt;0164-1212&lt;/isbn&gt;&lt;urls&gt;&lt;/urls&gt;&lt;custom1&gt;1231667&lt;/custom1&gt;&lt;electronic-resource-num&gt;10.1016/j.jss.2006.08.039&lt;/electronic-resource-num&gt;&lt;/record&gt;&lt;/Cite&gt;&lt;/EndNote&gt;</w:instrText>
      </w:r>
      <w:r w:rsidR="00C03966">
        <w:rPr>
          <w:rFonts w:eastAsia="Times New Roman" w:cstheme="minorHAnsi"/>
          <w:szCs w:val="20"/>
          <w:lang w:eastAsia="zh-CN"/>
        </w:rPr>
        <w:fldChar w:fldCharType="separate"/>
      </w:r>
      <w:r w:rsidR="00C03966">
        <w:rPr>
          <w:rFonts w:eastAsia="Times New Roman" w:cstheme="minorHAnsi"/>
          <w:noProof/>
          <w:szCs w:val="20"/>
          <w:lang w:eastAsia="zh-CN"/>
        </w:rPr>
        <w:t>(</w:t>
      </w:r>
      <w:hyperlink w:anchor="_ENREF_2" w:tooltip="Kuz, 2007 #1" w:history="1">
        <w:r w:rsidR="00C03966">
          <w:rPr>
            <w:rFonts w:eastAsia="Times New Roman" w:cstheme="minorHAnsi"/>
            <w:noProof/>
            <w:szCs w:val="20"/>
            <w:lang w:eastAsia="zh-CN"/>
          </w:rPr>
          <w:t>Kuz, Liu et al. 2007</w:t>
        </w:r>
      </w:hyperlink>
      <w:r w:rsidR="00C03966">
        <w:rPr>
          <w:rFonts w:eastAsia="Times New Roman" w:cstheme="minorHAnsi"/>
          <w:noProof/>
          <w:szCs w:val="20"/>
          <w:lang w:eastAsia="zh-CN"/>
        </w:rPr>
        <w:t>)</w:t>
      </w:r>
      <w:r w:rsidR="00C03966">
        <w:rPr>
          <w:rFonts w:eastAsia="Times New Roman" w:cstheme="minorHAnsi"/>
          <w:szCs w:val="20"/>
          <w:lang w:eastAsia="zh-CN"/>
        </w:rPr>
        <w:fldChar w:fldCharType="end"/>
      </w:r>
      <w:r w:rsidR="0067164C" w:rsidRPr="0067164C">
        <w:rPr>
          <w:rFonts w:eastAsia="Times New Roman" w:cstheme="minorHAnsi"/>
          <w:szCs w:val="20"/>
          <w:lang w:eastAsia="zh-CN"/>
        </w:rPr>
        <w:t>(a component-based software architecture on seL4)</w:t>
      </w:r>
      <w:ins w:id="30" w:author="Jiang Yan" w:date="2014-04-01T10:23:00Z">
        <w:r>
          <w:rPr>
            <w:rFonts w:eastAsia="Times New Roman" w:cstheme="minorHAnsi"/>
            <w:szCs w:val="20"/>
            <w:lang w:eastAsia="zh-CN"/>
          </w:rPr>
          <w:t>.</w:t>
        </w:r>
      </w:ins>
    </w:p>
    <w:p w14:paraId="4B0EF5DB" w14:textId="2225A99C" w:rsidR="002F1206" w:rsidRDefault="002F1206" w:rsidP="0067164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31" w:author="Jiang Yan" w:date="2014-04-01T10:56:00Z"/>
          <w:rFonts w:eastAsia="Times New Roman" w:cstheme="minorHAnsi"/>
          <w:szCs w:val="20"/>
          <w:lang w:eastAsia="zh-CN"/>
        </w:rPr>
      </w:pPr>
      <w:ins w:id="32" w:author="Jiang Yan" w:date="2014-04-01T11:00:00Z">
        <w:r>
          <w:rPr>
            <w:rFonts w:ascii="Arial" w:hAnsi="Arial" w:cs="Arial"/>
            <w:color w:val="222222"/>
            <w:sz w:val="19"/>
            <w:szCs w:val="19"/>
            <w:shd w:val="clear" w:color="auto" w:fill="FFFFFF"/>
          </w:rPr>
          <w:t>The desktop environment provides functions to choose a slides stored on virtual disk and display it to the screen.</w:t>
        </w:r>
      </w:ins>
    </w:p>
    <w:p w14:paraId="38F45B3A" w14:textId="77777777" w:rsidR="00E9521A" w:rsidRPr="0067164C" w:rsidRDefault="00E9521A" w:rsidP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eastAsia="Times New Roman" w:cstheme="minorHAnsi"/>
          <w:szCs w:val="20"/>
          <w:lang w:eastAsia="zh-CN"/>
        </w:rPr>
      </w:pPr>
      <w:moveToRangeStart w:id="33" w:author="Jiang Yan" w:date="2014-04-01T10:57:00Z" w:name="move384113148"/>
      <w:moveTo w:id="34" w:author="Jiang Yan" w:date="2014-04-01T10:57:00Z">
        <w:r w:rsidRPr="0067164C">
          <w:rPr>
            <w:rFonts w:eastAsia="Times New Roman" w:cstheme="minorHAnsi"/>
            <w:szCs w:val="20"/>
            <w:lang w:eastAsia="zh-CN"/>
          </w:rPr>
          <w:t>Designed the system structure and defined interfaces between components.</w:t>
        </w:r>
      </w:moveTo>
    </w:p>
    <w:p w14:paraId="115C938B" w14:textId="77777777" w:rsidR="00E9521A" w:rsidRPr="0067164C" w:rsidRDefault="00E9521A" w:rsidP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eastAsia="Times New Roman" w:cstheme="minorHAnsi"/>
          <w:szCs w:val="20"/>
          <w:lang w:eastAsia="zh-CN"/>
        </w:rPr>
      </w:pPr>
      <w:moveTo w:id="35" w:author="Jiang Yan" w:date="2014-04-01T10:57:00Z">
        <w:r w:rsidRPr="0067164C">
          <w:rPr>
            <w:rFonts w:eastAsia="Times New Roman" w:cstheme="minorHAnsi"/>
            <w:szCs w:val="20"/>
            <w:lang w:eastAsia="zh-CN"/>
          </w:rPr>
          <w:t>Developed device drivers for various input and output devices, such as keyboard, video card and virtual disk.</w:t>
        </w:r>
      </w:moveTo>
    </w:p>
    <w:p w14:paraId="2794FC50" w14:textId="77777777" w:rsidR="00E9521A" w:rsidRPr="0067164C" w:rsidRDefault="00E9521A" w:rsidP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eastAsia="Times New Roman" w:cstheme="minorHAnsi"/>
          <w:szCs w:val="20"/>
          <w:lang w:eastAsia="zh-CN"/>
        </w:rPr>
      </w:pPr>
      <w:moveTo w:id="36" w:author="Jiang Yan" w:date="2014-04-01T10:57:00Z">
        <w:r w:rsidRPr="0067164C">
          <w:rPr>
            <w:rFonts w:eastAsia="Times New Roman" w:cstheme="minorHAnsi"/>
            <w:szCs w:val="20"/>
            <w:lang w:eastAsia="zh-CN"/>
          </w:rPr>
          <w:t>Implemented image processing and FAT32 file system.</w:t>
        </w:r>
      </w:moveTo>
    </w:p>
    <w:p w14:paraId="19A0411D" w14:textId="0EA11E6A" w:rsidR="00E9521A" w:rsidRPr="0067164C" w:rsidDel="00E9521A" w:rsidRDefault="00E9521A" w:rsidP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del w:id="37" w:author="Jiang Yan" w:date="2014-04-01T10:57:00Z"/>
          <w:rFonts w:eastAsia="Times New Roman" w:cstheme="minorHAnsi"/>
          <w:szCs w:val="20"/>
          <w:lang w:eastAsia="zh-CN"/>
        </w:rPr>
      </w:pPr>
      <w:moveTo w:id="38" w:author="Jiang Yan" w:date="2014-04-01T10:57:00Z">
        <w:r w:rsidRPr="0067164C">
          <w:rPr>
            <w:rFonts w:eastAsia="Times New Roman" w:cstheme="minorHAnsi"/>
            <w:szCs w:val="20"/>
            <w:lang w:eastAsia="zh-CN"/>
          </w:rPr>
          <w:t>Integrated all components with a supervisory client that is the user interface.</w:t>
        </w:r>
      </w:moveTo>
    </w:p>
    <w:moveToRangeEnd w:id="33"/>
    <w:p w14:paraId="637DF526" w14:textId="77777777" w:rsidR="00774EFD" w:rsidRDefault="00774EFD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39" w:author="Jiang Yan" w:date="2014-04-01T11:00:00Z"/>
          <w:rFonts w:eastAsia="Times New Roman" w:cstheme="minorHAnsi"/>
          <w:szCs w:val="20"/>
          <w:lang w:eastAsia="zh-CN"/>
        </w:rPr>
        <w:pPrChange w:id="40" w:author="Jiang Yan" w:date="2014-04-01T10:58:00Z">
          <w:p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</w:pPr>
        </w:pPrChange>
      </w:pPr>
    </w:p>
    <w:p w14:paraId="1CAAC30F" w14:textId="0A6690F3" w:rsidR="00E9521A" w:rsidRPr="00E9521A" w:rsidRDefault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eastAsia="Times New Roman" w:cstheme="minorHAnsi"/>
          <w:szCs w:val="20"/>
          <w:lang w:eastAsia="zh-CN"/>
          <w:rPrChange w:id="41" w:author="Jiang Yan" w:date="2014-04-01T10:58:00Z">
            <w:rPr>
              <w:lang w:eastAsia="zh-CN"/>
            </w:rPr>
          </w:rPrChange>
        </w:rPr>
        <w:pPrChange w:id="42" w:author="Jiang Yan" w:date="2014-04-01T10:58:00Z">
          <w:p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</w:pPr>
        </w:pPrChange>
      </w:pPr>
      <w:moveToRangeStart w:id="43" w:author="Jiang Yan" w:date="2014-04-01T10:57:00Z" w:name="move384113173"/>
      <w:proofErr w:type="spellStart"/>
      <w:moveTo w:id="44" w:author="Jiang Yan" w:date="2014-04-01T10:57:00Z">
        <w:r w:rsidRPr="00E9521A">
          <w:rPr>
            <w:rFonts w:eastAsia="Times New Roman" w:cstheme="minorHAnsi"/>
            <w:szCs w:val="20"/>
            <w:lang w:eastAsia="zh-CN"/>
            <w:rPrChange w:id="45" w:author="Jiang Yan" w:date="2014-04-01T10:58:00Z">
              <w:rPr>
                <w:lang w:eastAsia="zh-CN"/>
              </w:rPr>
            </w:rPrChange>
          </w:rPr>
          <w:t>CAmkES</w:t>
        </w:r>
        <w:proofErr w:type="spellEnd"/>
        <w:r w:rsidRPr="00E9521A">
          <w:rPr>
            <w:rFonts w:eastAsia="Times New Roman" w:cstheme="minorHAnsi"/>
            <w:szCs w:val="20"/>
            <w:lang w:eastAsia="zh-CN"/>
            <w:rPrChange w:id="46" w:author="Jiang Yan" w:date="2014-04-01T10:58:00Z">
              <w:rPr>
                <w:lang w:eastAsia="zh-CN"/>
              </w:rPr>
            </w:rPrChange>
          </w:rPr>
          <w:t xml:space="preserve"> citation: </w:t>
        </w:r>
        <w:r w:rsidRPr="00E9521A">
          <w:fldChar w:fldCharType="begin"/>
        </w:r>
        <w:r>
          <w:instrText xml:space="preserve"> HYPERLINK "http://dl.acm.org/citation.cfm?id=1231667" </w:instrText>
        </w:r>
        <w:r w:rsidRPr="00E9521A">
          <w:fldChar w:fldCharType="separate"/>
        </w:r>
        <w:r w:rsidRPr="00E9521A">
          <w:rPr>
            <w:rFonts w:eastAsia="Times New Roman" w:cstheme="minorHAnsi"/>
            <w:color w:val="0000FF"/>
            <w:szCs w:val="20"/>
            <w:u w:val="single"/>
            <w:lang w:eastAsia="zh-CN"/>
            <w:rPrChange w:id="47" w:author="Jiang Yan" w:date="2014-04-01T10:58:00Z">
              <w:rPr>
                <w:color w:val="0000FF"/>
                <w:u w:val="single"/>
                <w:lang w:eastAsia="zh-CN"/>
              </w:rPr>
            </w:rPrChange>
          </w:rPr>
          <w:t>http://dl.acm.org/citation.cfm?id=1231667</w:t>
        </w:r>
        <w:r w:rsidRPr="00E9521A">
          <w:rPr>
            <w:rFonts w:eastAsia="Times New Roman" w:cstheme="minorHAnsi"/>
            <w:color w:val="0000FF"/>
            <w:szCs w:val="20"/>
            <w:u w:val="single"/>
            <w:lang w:eastAsia="zh-CN"/>
            <w:rPrChange w:id="48" w:author="Jiang Yan" w:date="2014-04-01T10:58:00Z">
              <w:rPr>
                <w:color w:val="0000FF"/>
                <w:u w:val="single"/>
                <w:lang w:eastAsia="zh-CN"/>
              </w:rPr>
            </w:rPrChange>
          </w:rPr>
          <w:fldChar w:fldCharType="end"/>
        </w:r>
      </w:moveTo>
      <w:moveToRangeEnd w:id="43"/>
    </w:p>
    <w:p w14:paraId="5A93BDA0" w14:textId="1A9B182F" w:rsidR="0067164C" w:rsidRPr="00E9521A" w:rsidRDefault="0067164C" w:rsidP="00E9521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49" w:author="Jiang Yan" w:date="2014-04-01T10:26:00Z"/>
          <w:rFonts w:eastAsia="Times New Roman" w:cstheme="minorHAnsi"/>
          <w:szCs w:val="20"/>
          <w:lang w:eastAsia="zh-CN"/>
          <w:rPrChange w:id="50" w:author="Jiang Yan" w:date="2014-04-01T10:52:00Z">
            <w:rPr>
              <w:ins w:id="51" w:author="Jiang Yan" w:date="2014-04-01T10:26:00Z"/>
              <w:lang w:eastAsia="zh-CN"/>
            </w:rPr>
          </w:rPrChange>
        </w:rPr>
      </w:pPr>
      <w:del w:id="52" w:author="Jiang Yan" w:date="2014-04-01T11:00:00Z">
        <w:r w:rsidRPr="0067164C" w:rsidDel="002F1206">
          <w:rPr>
            <w:rFonts w:eastAsia="Times New Roman" w:cstheme="minorHAnsi"/>
            <w:szCs w:val="20"/>
            <w:lang w:eastAsia="zh-CN"/>
          </w:rPr>
          <w:delText xml:space="preserve">The desktop </w:delText>
        </w:r>
      </w:del>
      <w:del w:id="53" w:author="Jiang Yan" w:date="2014-04-01T10:43:00Z">
        <w:r w:rsidRPr="0067164C" w:rsidDel="00762D4A">
          <w:rPr>
            <w:rFonts w:eastAsia="Times New Roman" w:cstheme="minorHAnsi"/>
            <w:szCs w:val="20"/>
            <w:lang w:eastAsia="zh-CN"/>
          </w:rPr>
          <w:delText>environment</w:delText>
        </w:r>
      </w:del>
      <w:del w:id="54" w:author="Jiang Yan" w:date="2014-04-01T11:00:00Z">
        <w:r w:rsidRPr="0067164C" w:rsidDel="002F1206">
          <w:rPr>
            <w:rFonts w:eastAsia="Times New Roman" w:cstheme="minorHAnsi"/>
            <w:szCs w:val="20"/>
            <w:lang w:eastAsia="zh-CN"/>
          </w:rPr>
          <w:delText xml:space="preserve"> provides </w:delText>
        </w:r>
      </w:del>
      <w:del w:id="55" w:author="Jiang Yan" w:date="2014-04-01T10:45:00Z">
        <w:r w:rsidRPr="0067164C" w:rsidDel="00762D4A">
          <w:rPr>
            <w:rFonts w:eastAsia="Times New Roman" w:cstheme="minorHAnsi"/>
            <w:szCs w:val="20"/>
            <w:lang w:eastAsia="zh-CN"/>
          </w:rPr>
          <w:delText>functions</w:delText>
        </w:r>
      </w:del>
      <w:del w:id="56" w:author="Jiang Yan" w:date="2014-04-01T11:00:00Z">
        <w:r w:rsidRPr="0067164C" w:rsidDel="002F1206">
          <w:rPr>
            <w:rFonts w:eastAsia="Times New Roman" w:cstheme="minorHAnsi"/>
            <w:szCs w:val="20"/>
            <w:lang w:eastAsia="zh-CN"/>
          </w:rPr>
          <w:delText xml:space="preserve"> </w:delText>
        </w:r>
      </w:del>
      <w:del w:id="57" w:author="Jiang Yan" w:date="2014-04-01T10:55:00Z">
        <w:r w:rsidRPr="00762D4A" w:rsidDel="00E9521A">
          <w:rPr>
            <w:rFonts w:eastAsia="Times New Roman" w:cstheme="minorHAnsi"/>
            <w:szCs w:val="20"/>
            <w:lang w:eastAsia="zh-CN"/>
            <w:rPrChange w:id="58" w:author="Jiang Yan" w:date="2014-04-01T10:45:00Z">
              <w:rPr>
                <w:lang w:eastAsia="zh-CN"/>
              </w:rPr>
            </w:rPrChange>
          </w:rPr>
          <w:delText xml:space="preserve">to choose </w:delText>
        </w:r>
      </w:del>
      <w:del w:id="59" w:author="Jiang Yan" w:date="2014-04-01T11:00:00Z">
        <w:r w:rsidRPr="00762D4A" w:rsidDel="002F1206">
          <w:rPr>
            <w:rFonts w:eastAsia="Times New Roman" w:cstheme="minorHAnsi"/>
            <w:szCs w:val="20"/>
            <w:lang w:eastAsia="zh-CN"/>
            <w:rPrChange w:id="60" w:author="Jiang Yan" w:date="2014-04-01T10:45:00Z">
              <w:rPr>
                <w:lang w:eastAsia="zh-CN"/>
              </w:rPr>
            </w:rPrChange>
          </w:rPr>
          <w:delText xml:space="preserve">a </w:delText>
        </w:r>
      </w:del>
      <w:del w:id="61" w:author="Jiang Yan" w:date="2014-04-01T10:55:00Z">
        <w:r w:rsidRPr="00762D4A" w:rsidDel="00E9521A">
          <w:rPr>
            <w:rFonts w:eastAsia="Times New Roman" w:cstheme="minorHAnsi"/>
            <w:szCs w:val="20"/>
            <w:lang w:eastAsia="zh-CN"/>
            <w:rPrChange w:id="62" w:author="Jiang Yan" w:date="2014-04-01T10:45:00Z">
              <w:rPr>
                <w:lang w:eastAsia="zh-CN"/>
              </w:rPr>
            </w:rPrChange>
          </w:rPr>
          <w:delText xml:space="preserve">slides stored on </w:delText>
        </w:r>
      </w:del>
      <w:ins w:id="63" w:author="Josef" w:date="2014-04-01T08:16:00Z">
        <w:del w:id="64" w:author="Jiang Yan" w:date="2014-04-01T10:55:00Z">
          <w:r w:rsidR="00584348" w:rsidRPr="00762D4A" w:rsidDel="00E9521A">
            <w:rPr>
              <w:rFonts w:eastAsia="Times New Roman" w:cstheme="minorHAnsi"/>
              <w:szCs w:val="20"/>
              <w:lang w:eastAsia="zh-CN"/>
              <w:rPrChange w:id="65" w:author="Jiang Yan" w:date="2014-04-01T10:45:00Z">
                <w:rPr>
                  <w:lang w:eastAsia="zh-CN"/>
                </w:rPr>
              </w:rPrChange>
            </w:rPr>
            <w:delText xml:space="preserve">a </w:delText>
          </w:r>
        </w:del>
      </w:ins>
      <w:del w:id="66" w:author="Jiang Yan" w:date="2014-04-01T10:55:00Z">
        <w:r w:rsidRPr="00762D4A" w:rsidDel="00E9521A">
          <w:rPr>
            <w:rFonts w:eastAsia="Times New Roman" w:cstheme="minorHAnsi"/>
            <w:szCs w:val="20"/>
            <w:lang w:eastAsia="zh-CN"/>
            <w:rPrChange w:id="67" w:author="Jiang Yan" w:date="2014-04-01T10:45:00Z">
              <w:rPr>
                <w:lang w:eastAsia="zh-CN"/>
              </w:rPr>
            </w:rPrChange>
          </w:rPr>
          <w:delText>virtual disk and display it to the screen.</w:delText>
        </w:r>
      </w:del>
      <w:ins w:id="68" w:author="Jiang Yan" w:date="2014-04-01T10:26:00Z">
        <w:r w:rsidR="004B3807" w:rsidRPr="00E9521A">
          <w:rPr>
            <w:rFonts w:eastAsia="Times New Roman" w:cstheme="minorHAnsi"/>
            <w:szCs w:val="20"/>
            <w:lang w:eastAsia="zh-CN"/>
            <w:rPrChange w:id="69" w:author="Jiang Yan" w:date="2014-04-01T10:52:00Z">
              <w:rPr>
                <w:lang w:eastAsia="zh-CN"/>
              </w:rPr>
            </w:rPrChange>
          </w:rPr>
          <w:t xml:space="preserve">This </w:t>
        </w:r>
      </w:ins>
      <w:ins w:id="70" w:author="Jiang Yan" w:date="2014-04-01T10:53:00Z">
        <w:r w:rsidR="00E9521A">
          <w:rPr>
            <w:rFonts w:eastAsia="Times New Roman" w:cstheme="minorHAnsi"/>
            <w:szCs w:val="20"/>
            <w:lang w:eastAsia="zh-CN"/>
          </w:rPr>
          <w:t>desktop environment</w:t>
        </w:r>
      </w:ins>
      <w:ins w:id="71" w:author="Jiang Yan" w:date="2014-04-01T10:26:00Z">
        <w:r w:rsidR="004B3807" w:rsidRPr="00E9521A">
          <w:rPr>
            <w:rFonts w:eastAsia="Times New Roman" w:cstheme="minorHAnsi"/>
            <w:szCs w:val="20"/>
            <w:lang w:eastAsia="zh-CN"/>
            <w:rPrChange w:id="72" w:author="Jiang Yan" w:date="2014-04-01T10:52:00Z">
              <w:rPr>
                <w:lang w:eastAsia="zh-CN"/>
              </w:rPr>
            </w:rPrChange>
          </w:rPr>
          <w:t xml:space="preserve"> has the following properties:</w:t>
        </w:r>
      </w:ins>
    </w:p>
    <w:p w14:paraId="07071620" w14:textId="0F03EA0F" w:rsidR="004B3807" w:rsidRDefault="004B3807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73" w:author="Jiang Yan" w:date="2014-04-01T10:26:00Z"/>
          <w:rFonts w:eastAsia="Times New Roman" w:cstheme="minorHAnsi"/>
          <w:szCs w:val="20"/>
          <w:lang w:eastAsia="zh-CN"/>
        </w:rPr>
        <w:pPrChange w:id="74" w:author="Jiang Yan" w:date="2014-04-01T10:26:00Z">
          <w:p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</w:pPr>
        </w:pPrChange>
      </w:pPr>
      <w:ins w:id="75" w:author="Jiang Yan" w:date="2014-04-01T10:26:00Z">
        <w:r>
          <w:rPr>
            <w:rFonts w:eastAsia="Times New Roman" w:cstheme="minorHAnsi"/>
            <w:szCs w:val="20"/>
            <w:lang w:eastAsia="zh-CN"/>
          </w:rPr>
          <w:t>Component-Based:</w:t>
        </w:r>
      </w:ins>
      <w:ins w:id="76" w:author="Jiang Yan" w:date="2014-04-01T10:27:00Z">
        <w:r>
          <w:rPr>
            <w:rFonts w:eastAsia="Times New Roman" w:cstheme="minorHAnsi"/>
            <w:szCs w:val="20"/>
            <w:lang w:eastAsia="zh-CN"/>
          </w:rPr>
          <w:t xml:space="preserve"> </w:t>
        </w:r>
      </w:ins>
      <w:ins w:id="77" w:author="Jiang Yan" w:date="2014-04-01T10:28:00Z">
        <w:del w:id="78" w:author="Duke" w:date="2014-04-01T11:15:00Z">
          <w:r w:rsidR="0015421B" w:rsidDel="00994641">
            <w:rPr>
              <w:rFonts w:eastAsia="宋体" w:cstheme="minorHAnsi"/>
              <w:szCs w:val="20"/>
              <w:lang w:eastAsia="zh-CN"/>
            </w:rPr>
            <w:delText>Hardware drivers</w:delText>
          </w:r>
        </w:del>
      </w:ins>
      <w:ins w:id="79" w:author="Duke" w:date="2014-04-01T11:15:00Z">
        <w:r w:rsidR="00994641">
          <w:rPr>
            <w:rFonts w:eastAsia="宋体" w:cstheme="minorHAnsi"/>
            <w:szCs w:val="20"/>
            <w:lang w:eastAsia="zh-CN"/>
          </w:rPr>
          <w:t>Units of desktop environment</w:t>
        </w:r>
      </w:ins>
      <w:ins w:id="80" w:author="Jiang Yan" w:date="2014-04-01T10:28:00Z">
        <w:r w:rsidR="0015421B">
          <w:rPr>
            <w:rFonts w:eastAsia="宋体" w:cstheme="minorHAnsi"/>
            <w:szCs w:val="20"/>
            <w:lang w:eastAsia="zh-CN"/>
          </w:rPr>
          <w:t xml:space="preserve"> are encapsulated to iso</w:t>
        </w:r>
      </w:ins>
      <w:ins w:id="81" w:author="Jiang Yan" w:date="2014-04-01T10:29:00Z">
        <w:r w:rsidR="0015421B">
          <w:rPr>
            <w:rFonts w:eastAsia="宋体" w:cstheme="minorHAnsi"/>
            <w:szCs w:val="20"/>
            <w:lang w:eastAsia="zh-CN"/>
          </w:rPr>
          <w:t xml:space="preserve">lated components. </w:t>
        </w:r>
      </w:ins>
      <w:ins w:id="82" w:author="Jiang Yan" w:date="2014-04-01T10:30:00Z">
        <w:r w:rsidR="0015421B">
          <w:rPr>
            <w:rFonts w:eastAsia="宋体" w:cstheme="minorHAnsi"/>
            <w:szCs w:val="20"/>
            <w:lang w:eastAsia="zh-CN"/>
          </w:rPr>
          <w:t xml:space="preserve">Crash of a single component will not </w:t>
        </w:r>
      </w:ins>
      <w:ins w:id="83" w:author="Jiang Yan" w:date="2014-04-01T10:33:00Z">
        <w:r w:rsidR="0015421B">
          <w:rPr>
            <w:rFonts w:eastAsia="宋体" w:cstheme="minorHAnsi"/>
            <w:szCs w:val="20"/>
            <w:lang w:eastAsia="zh-CN"/>
          </w:rPr>
          <w:t>affect</w:t>
        </w:r>
      </w:ins>
      <w:ins w:id="84" w:author="Jiang Yan" w:date="2014-04-01T10:30:00Z">
        <w:r w:rsidR="0015421B">
          <w:rPr>
            <w:rFonts w:eastAsia="宋体" w:cstheme="minorHAnsi"/>
            <w:szCs w:val="20"/>
            <w:lang w:eastAsia="zh-CN"/>
          </w:rPr>
          <w:t xml:space="preserve"> any other component</w:t>
        </w:r>
      </w:ins>
    </w:p>
    <w:p w14:paraId="227B7CF7" w14:textId="6058E443" w:rsidR="00E9521A" w:rsidRDefault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85" w:author="Jiang Yan" w:date="2014-04-01T10:55:00Z"/>
          <w:rFonts w:eastAsia="Times New Roman" w:cstheme="minorHAnsi"/>
          <w:szCs w:val="20"/>
          <w:lang w:eastAsia="zh-CN"/>
        </w:rPr>
        <w:pPrChange w:id="86" w:author="Jiang Yan" w:date="2014-04-01T10:26:00Z">
          <w:p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</w:pPr>
        </w:pPrChange>
      </w:pPr>
      <w:ins w:id="87" w:author="Jiang Yan" w:date="2014-04-01T10:55:00Z">
        <w:r>
          <w:rPr>
            <w:rFonts w:eastAsia="Times New Roman" w:cstheme="minorHAnsi"/>
            <w:szCs w:val="20"/>
            <w:lang w:eastAsia="zh-CN"/>
          </w:rPr>
          <w:t>Generic</w:t>
        </w:r>
      </w:ins>
      <w:ins w:id="88" w:author="Duke" w:date="2014-04-01T11:18:00Z">
        <w:r w:rsidR="00994641">
          <w:rPr>
            <w:rFonts w:eastAsia="Times New Roman" w:cstheme="minorHAnsi"/>
            <w:szCs w:val="20"/>
            <w:lang w:eastAsia="zh-CN"/>
          </w:rPr>
          <w:t xml:space="preserve"> Component</w:t>
        </w:r>
      </w:ins>
      <w:ins w:id="89" w:author="Jiang Yan" w:date="2014-04-01T10:55:00Z">
        <w:r>
          <w:rPr>
            <w:rFonts w:eastAsia="Times New Roman" w:cstheme="minorHAnsi"/>
            <w:szCs w:val="20"/>
            <w:lang w:eastAsia="zh-CN"/>
          </w:rPr>
          <w:t xml:space="preserve">: </w:t>
        </w:r>
      </w:ins>
      <w:ins w:id="90" w:author="Duke" w:date="2014-04-01T11:16:00Z">
        <w:r w:rsidR="00994641">
          <w:rPr>
            <w:rFonts w:eastAsia="Times New Roman" w:cstheme="minorHAnsi"/>
            <w:szCs w:val="20"/>
            <w:lang w:eastAsia="zh-CN"/>
          </w:rPr>
          <w:t>Each component can be adopted by different apps in the desktop environment concurrently.</w:t>
        </w:r>
      </w:ins>
    </w:p>
    <w:p w14:paraId="0C4569D1" w14:textId="3C55779F" w:rsidR="004B3807" w:rsidRDefault="0015421B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ins w:id="91" w:author="Jiang Yan" w:date="2014-04-01T10:54:00Z"/>
          <w:rFonts w:eastAsia="Times New Roman" w:cstheme="minorHAnsi"/>
          <w:szCs w:val="20"/>
          <w:lang w:eastAsia="zh-CN"/>
        </w:rPr>
        <w:pPrChange w:id="92" w:author="Jiang Yan" w:date="2014-04-01T10:26:00Z">
          <w:p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</w:pPr>
        </w:pPrChange>
      </w:pPr>
      <w:ins w:id="93" w:author="Jiang Yan" w:date="2014-04-01T10:30:00Z">
        <w:r>
          <w:rPr>
            <w:rFonts w:eastAsia="Times New Roman" w:cstheme="minorHAnsi"/>
            <w:szCs w:val="20"/>
            <w:lang w:eastAsia="zh-CN"/>
          </w:rPr>
          <w:t xml:space="preserve">Scalability: </w:t>
        </w:r>
      </w:ins>
      <w:ins w:id="94" w:author="Jiang Yan" w:date="2014-04-01T10:31:00Z">
        <w:r>
          <w:rPr>
            <w:rFonts w:eastAsia="Times New Roman" w:cstheme="minorHAnsi"/>
            <w:szCs w:val="20"/>
            <w:lang w:eastAsia="zh-CN"/>
          </w:rPr>
          <w:t xml:space="preserve">Each app in the desktop environment is </w:t>
        </w:r>
        <w:del w:id="95" w:author="Duke" w:date="2014-04-01T11:18:00Z">
          <w:r w:rsidDel="00994641">
            <w:rPr>
              <w:rFonts w:eastAsia="Times New Roman" w:cstheme="minorHAnsi"/>
              <w:szCs w:val="20"/>
              <w:lang w:eastAsia="zh-CN"/>
            </w:rPr>
            <w:delText xml:space="preserve"> </w:delText>
          </w:r>
        </w:del>
      </w:ins>
      <w:ins w:id="96" w:author="Jiang Yan" w:date="2014-04-01T10:33:00Z">
        <w:r>
          <w:rPr>
            <w:rFonts w:eastAsia="Times New Roman" w:cstheme="minorHAnsi"/>
            <w:szCs w:val="20"/>
            <w:lang w:eastAsia="zh-CN"/>
          </w:rPr>
          <w:t xml:space="preserve">constructed by connecting </w:t>
        </w:r>
      </w:ins>
      <w:proofErr w:type="gramStart"/>
      <w:ins w:id="97" w:author="Duke" w:date="2014-04-01T11:18:00Z">
        <w:r w:rsidR="00994641">
          <w:rPr>
            <w:rFonts w:eastAsia="Times New Roman" w:cstheme="minorHAnsi"/>
            <w:szCs w:val="20"/>
            <w:lang w:eastAsia="zh-CN"/>
          </w:rPr>
          <w:t>a</w:t>
        </w:r>
        <w:proofErr w:type="gramEnd"/>
        <w:r w:rsidR="00994641">
          <w:rPr>
            <w:rFonts w:eastAsia="Times New Roman" w:cstheme="minorHAnsi"/>
            <w:szCs w:val="20"/>
            <w:lang w:eastAsia="zh-CN"/>
          </w:rPr>
          <w:t xml:space="preserve"> app-client component with other general purpose </w:t>
        </w:r>
      </w:ins>
      <w:ins w:id="98" w:author="Jiang Yan" w:date="2014-04-01T10:34:00Z">
        <w:r>
          <w:rPr>
            <w:rFonts w:eastAsia="Times New Roman" w:cstheme="minorHAnsi"/>
            <w:szCs w:val="20"/>
            <w:lang w:eastAsia="zh-CN"/>
          </w:rPr>
          <w:t>components with interfaces</w:t>
        </w:r>
      </w:ins>
      <w:ins w:id="99" w:author="Duke" w:date="2014-04-01T11:18:00Z">
        <w:r w:rsidR="00994641">
          <w:rPr>
            <w:rFonts w:eastAsia="Times New Roman" w:cstheme="minorHAnsi"/>
            <w:szCs w:val="20"/>
            <w:lang w:eastAsia="zh-CN"/>
          </w:rPr>
          <w:t xml:space="preserve">. </w:t>
        </w:r>
      </w:ins>
    </w:p>
    <w:p w14:paraId="214656C5" w14:textId="77777777" w:rsidR="00E9521A" w:rsidRPr="004B3807" w:rsidRDefault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eastAsia="Times New Roman" w:cstheme="minorHAnsi"/>
          <w:szCs w:val="20"/>
          <w:lang w:eastAsia="zh-CN"/>
          <w:rPrChange w:id="100" w:author="Jiang Yan" w:date="2014-04-01T10:26:00Z">
            <w:rPr>
              <w:lang w:eastAsia="zh-CN"/>
            </w:rPr>
          </w:rPrChange>
        </w:rPr>
        <w:pPrChange w:id="101" w:author="Jiang Yan" w:date="2014-04-01T10:26:00Z">
          <w:p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</w:pPr>
        </w:pPrChange>
      </w:pPr>
    </w:p>
    <w:p w14:paraId="495A2C55" w14:textId="3FCD452A" w:rsidR="0067164C" w:rsidRPr="00C03966" w:rsidDel="0038497F" w:rsidRDefault="0067164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del w:id="102" w:author="Duke" w:date="2014-04-01T14:03:00Z"/>
          <w:rFonts w:eastAsia="Times New Roman" w:cstheme="minorHAnsi"/>
          <w:szCs w:val="20"/>
          <w:lang w:eastAsia="zh-CN"/>
          <w:rPrChange w:id="103" w:author="Duke" w:date="2014-04-01T14:22:00Z">
            <w:rPr>
              <w:del w:id="104" w:author="Duke" w:date="2014-04-01T14:03:00Z"/>
              <w:lang w:eastAsia="zh-CN"/>
            </w:rPr>
          </w:rPrChange>
        </w:rPr>
        <w:pPrChange w:id="105" w:author="Duke" w:date="2014-04-01T14:22:00Z">
          <w:pPr>
            <w:pStyle w:val="ListParagraph"/>
            <w:numPr>
              <w:numId w:val="18"/>
            </w:num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  <w:ind w:hanging="360"/>
          </w:pPr>
        </w:pPrChange>
      </w:pPr>
      <w:moveFromRangeStart w:id="106" w:author="Jiang Yan" w:date="2014-04-01T10:57:00Z" w:name="move384113148"/>
      <w:moveFrom w:id="107" w:author="Jiang Yan" w:date="2014-04-01T10:57:00Z">
        <w:r w:rsidRPr="00C03966" w:rsidDel="00E9521A">
          <w:rPr>
            <w:rFonts w:eastAsia="Times New Roman" w:cstheme="minorHAnsi"/>
            <w:szCs w:val="20"/>
            <w:lang w:eastAsia="zh-CN"/>
            <w:rPrChange w:id="108" w:author="Duke" w:date="2014-04-01T14:22:00Z">
              <w:rPr>
                <w:lang w:eastAsia="zh-CN"/>
              </w:rPr>
            </w:rPrChange>
          </w:rPr>
          <w:t>Designed the system structure and defined interfaces between components.</w:t>
        </w:r>
      </w:moveFrom>
    </w:p>
    <w:p w14:paraId="2363A4DA" w14:textId="2BA4B92D" w:rsidR="0067164C" w:rsidRPr="0038497F" w:rsidDel="00994641" w:rsidRDefault="0067164C">
      <w:pPr>
        <w:ind w:left="360"/>
        <w:rPr>
          <w:del w:id="109" w:author="Duke" w:date="2014-04-01T11:19:00Z"/>
          <w:lang w:eastAsia="zh-CN"/>
        </w:rPr>
        <w:pPrChange w:id="110" w:author="Duke" w:date="2014-04-01T14:22:00Z">
          <w:pPr>
            <w:pStyle w:val="ListParagraph"/>
            <w:numPr>
              <w:numId w:val="18"/>
            </w:num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  <w:ind w:hanging="360"/>
          </w:pPr>
        </w:pPrChange>
      </w:pPr>
      <w:moveFrom w:id="111" w:author="Jiang Yan" w:date="2014-04-01T10:57:00Z">
        <w:r w:rsidRPr="0038497F" w:rsidDel="00E9521A">
          <w:rPr>
            <w:lang w:eastAsia="zh-CN"/>
          </w:rPr>
          <w:t>Developed device drivers for various input and output devices, such as keyboard, video card and virtual disk.</w:t>
        </w:r>
      </w:moveFrom>
    </w:p>
    <w:p w14:paraId="40B80F38" w14:textId="401A0E37" w:rsidR="0067164C" w:rsidRPr="00994641" w:rsidDel="00E9521A" w:rsidRDefault="0067164C">
      <w:pPr>
        <w:ind w:left="360"/>
        <w:rPr>
          <w:lang w:eastAsia="zh-CN"/>
        </w:rPr>
        <w:pPrChange w:id="112" w:author="Duke" w:date="2014-04-01T14:22:00Z">
          <w:pPr>
            <w:pStyle w:val="ListParagraph"/>
            <w:numPr>
              <w:numId w:val="18"/>
            </w:numPr>
            <w:tabs>
              <w:tab w:val="left" w:pos="916"/>
              <w:tab w:val="left" w:pos="1832"/>
              <w:tab w:val="left" w:pos="2748"/>
              <w:tab w:val="left" w:pos="3664"/>
              <w:tab w:val="left" w:pos="4580"/>
              <w:tab w:val="left" w:pos="5496"/>
              <w:tab w:val="left" w:pos="6412"/>
              <w:tab w:val="left" w:pos="7328"/>
              <w:tab w:val="left" w:pos="8244"/>
              <w:tab w:val="left" w:pos="9160"/>
              <w:tab w:val="left" w:pos="10076"/>
              <w:tab w:val="left" w:pos="10992"/>
              <w:tab w:val="left" w:pos="11908"/>
              <w:tab w:val="left" w:pos="12824"/>
              <w:tab w:val="left" w:pos="13740"/>
              <w:tab w:val="left" w:pos="14656"/>
            </w:tabs>
            <w:ind w:hanging="360"/>
          </w:pPr>
        </w:pPrChange>
      </w:pPr>
      <w:moveFrom w:id="113" w:author="Jiang Yan" w:date="2014-04-01T10:57:00Z">
        <w:r w:rsidRPr="00994641" w:rsidDel="00E9521A">
          <w:rPr>
            <w:lang w:eastAsia="zh-CN"/>
          </w:rPr>
          <w:t>Implemented image processing and FAT32 file system.</w:t>
        </w:r>
      </w:moveFrom>
    </w:p>
    <w:p w14:paraId="38C21641" w14:textId="77777777" w:rsidR="0038497F" w:rsidRPr="006F3637" w:rsidRDefault="0038497F" w:rsidP="0038497F">
      <w:pPr>
        <w:pStyle w:val="Heading1"/>
        <w:rPr>
          <w:ins w:id="114" w:author="Duke" w:date="2014-04-01T14:03:00Z"/>
          <w:color w:val="auto"/>
        </w:rPr>
      </w:pPr>
      <w:ins w:id="115" w:author="Duke" w:date="2014-04-01T14:03:00Z">
        <w:r w:rsidRPr="00D63C1B">
          <w:rPr>
            <w:color w:val="auto"/>
          </w:rPr>
          <w:lastRenderedPageBreak/>
          <w:t>Extr</w:t>
        </w:r>
        <w:r>
          <w:rPr>
            <w:color w:val="auto"/>
          </w:rPr>
          <w:t>a-Curricular Activity</w:t>
        </w:r>
        <w:r w:rsidRPr="00F362DD">
          <w:rPr>
            <w:rFonts w:cstheme="minorHAnsi"/>
            <w:b w:val="0"/>
          </w:rPr>
          <w:tab/>
        </w:r>
      </w:ins>
    </w:p>
    <w:p w14:paraId="08DC9FF2" w14:textId="6DC2C241" w:rsidR="0038497F" w:rsidRPr="00D63C1B" w:rsidRDefault="0062043A" w:rsidP="0038497F">
      <w:pPr>
        <w:pStyle w:val="Heading2"/>
        <w:rPr>
          <w:ins w:id="116" w:author="Duke" w:date="2014-04-01T14:03:00Z"/>
          <w:b w:val="0"/>
        </w:rPr>
      </w:pPr>
      <w:customXmlInsRangeStart w:id="117" w:author="Duke" w:date="2014-04-01T14:03:00Z"/>
      <w:sdt>
        <w:sdtPr>
          <w:rPr>
            <w:color w:val="auto"/>
          </w:rPr>
          <w:id w:val="-90859429"/>
          <w:placeholder>
            <w:docPart w:val="9F0E1FCF2BECC94BA315E37A4ED4886D"/>
          </w:placeholder>
        </w:sdtPr>
        <w:sdtEndPr/>
        <w:sdtContent>
          <w:customXmlInsRangeEnd w:id="117"/>
          <w:ins w:id="118" w:author="Duke" w:date="2014-04-01T14:03:00Z">
            <w:r w:rsidR="0038497F">
              <w:rPr>
                <w:color w:val="auto"/>
              </w:rPr>
              <w:t>Vice-Present</w:t>
            </w:r>
            <w:r w:rsidR="0038497F" w:rsidRPr="00D63C1B">
              <w:rPr>
                <w:color w:val="auto"/>
              </w:rPr>
              <w:t xml:space="preserve">, </w:t>
            </w:r>
            <w:proofErr w:type="spellStart"/>
            <w:r w:rsidR="0038497F">
              <w:t>Beihang</w:t>
            </w:r>
            <w:proofErr w:type="spellEnd"/>
            <w:r w:rsidR="0038497F">
              <w:t xml:space="preserve"> University Volunteer Association</w:t>
            </w:r>
          </w:ins>
          <w:customXmlInsRangeStart w:id="119" w:author="Duke" w:date="2014-04-01T14:03:00Z"/>
        </w:sdtContent>
      </w:sdt>
      <w:customXmlInsRangeEnd w:id="119"/>
      <w:ins w:id="120" w:author="Duke" w:date="2014-04-01T14:03:00Z">
        <w:r w:rsidR="0038497F" w:rsidRPr="00D63C1B">
          <w:rPr>
            <w:b w:val="0"/>
          </w:rPr>
          <w:t xml:space="preserve"> </w:t>
        </w:r>
        <w:r w:rsidR="0038497F" w:rsidRPr="00D63C1B">
          <w:rPr>
            <w:b w:val="0"/>
          </w:rPr>
          <w:tab/>
        </w:r>
        <w:r w:rsidR="0038497F" w:rsidRPr="00D63C1B">
          <w:rPr>
            <w:b w:val="0"/>
          </w:rPr>
          <w:tab/>
        </w:r>
        <w:r w:rsidR="0038497F" w:rsidRPr="00D63C1B">
          <w:rPr>
            <w:b w:val="0"/>
          </w:rPr>
          <w:tab/>
        </w:r>
        <w:r w:rsidR="0038497F" w:rsidRPr="00D63C1B">
          <w:rPr>
            <w:b w:val="0"/>
          </w:rPr>
          <w:tab/>
        </w:r>
        <w:r w:rsidR="0038497F" w:rsidRPr="00D63C1B">
          <w:rPr>
            <w:b w:val="0"/>
          </w:rPr>
          <w:tab/>
        </w:r>
      </w:ins>
      <w:ins w:id="121" w:author="Duke" w:date="2014-04-01T14:06:00Z">
        <w:r w:rsidR="00A540AE">
          <w:rPr>
            <w:color w:val="auto"/>
          </w:rPr>
          <w:t>Oct</w:t>
        </w:r>
      </w:ins>
      <w:ins w:id="122" w:author="Duke" w:date="2014-04-01T14:03:00Z">
        <w:r w:rsidR="0038497F" w:rsidRPr="00D63C1B">
          <w:rPr>
            <w:color w:val="auto"/>
          </w:rPr>
          <w:t xml:space="preserve"> </w:t>
        </w:r>
      </w:ins>
      <w:ins w:id="123" w:author="Duke" w:date="2014-04-01T14:06:00Z">
        <w:r w:rsidR="00A540AE">
          <w:rPr>
            <w:color w:val="auto"/>
          </w:rPr>
          <w:t>2009</w:t>
        </w:r>
      </w:ins>
      <w:ins w:id="124" w:author="Duke" w:date="2014-04-01T14:03:00Z">
        <w:r w:rsidR="0038497F" w:rsidRPr="00D63C1B">
          <w:rPr>
            <w:color w:val="auto"/>
          </w:rPr>
          <w:t xml:space="preserve"> – </w:t>
        </w:r>
      </w:ins>
      <w:ins w:id="125" w:author="Duke" w:date="2014-04-01T14:06:00Z">
        <w:r w:rsidR="00A540AE">
          <w:rPr>
            <w:color w:val="auto"/>
          </w:rPr>
          <w:t>Oct</w:t>
        </w:r>
      </w:ins>
      <w:ins w:id="126" w:author="Duke" w:date="2014-04-01T14:03:00Z">
        <w:r w:rsidR="0038497F" w:rsidRPr="00D63C1B">
          <w:rPr>
            <w:color w:val="auto"/>
          </w:rPr>
          <w:t xml:space="preserve"> </w:t>
        </w:r>
      </w:ins>
      <w:ins w:id="127" w:author="Duke" w:date="2014-04-01T14:06:00Z">
        <w:r w:rsidR="00A540AE">
          <w:rPr>
            <w:color w:val="auto"/>
          </w:rPr>
          <w:t>2010</w:t>
        </w:r>
      </w:ins>
    </w:p>
    <w:p w14:paraId="12F0C2B6" w14:textId="77777777" w:rsidR="0038497F" w:rsidRPr="00C27EEE" w:rsidRDefault="0038497F" w:rsidP="0038497F">
      <w:pPr>
        <w:pStyle w:val="Heading2"/>
        <w:numPr>
          <w:ilvl w:val="0"/>
          <w:numId w:val="20"/>
        </w:numPr>
        <w:rPr>
          <w:ins w:id="128" w:author="Duke" w:date="2014-04-01T14:03:00Z"/>
          <w:rFonts w:asciiTheme="minorHAnsi" w:hAnsiTheme="minorHAnsi" w:cstheme="minorHAnsi"/>
          <w:color w:val="auto"/>
        </w:rPr>
      </w:pPr>
      <w:ins w:id="129" w:author="Duke" w:date="2014-04-01T14:03:00Z">
        <w:r w:rsidRPr="00C27EEE">
          <w:rPr>
            <w:rStyle w:val="apple-converted-space"/>
            <w:rFonts w:asciiTheme="minorHAnsi" w:eastAsia="宋体" w:hAnsiTheme="minorHAnsi" w:cstheme="minorHAnsi"/>
            <w:shd w:val="clear" w:color="auto" w:fill="FFFFFF"/>
            <w:lang w:eastAsia="zh-CN"/>
          </w:rPr>
          <w:t>Venue Administration Volunteer</w:t>
        </w:r>
        <w:r w:rsidRPr="00C27EEE">
          <w:rPr>
            <w:rStyle w:val="apple-converted-space"/>
            <w:rFonts w:asciiTheme="minorHAnsi" w:hAnsiTheme="minorHAnsi" w:cstheme="minorHAnsi"/>
            <w:b w:val="0"/>
            <w:shd w:val="clear" w:color="auto" w:fill="FFFFFF"/>
          </w:rPr>
          <w:t xml:space="preserve"> of 11</w:t>
        </w:r>
        <w:r w:rsidRPr="00C27EEE">
          <w:rPr>
            <w:rStyle w:val="apple-converted-space"/>
            <w:rFonts w:asciiTheme="minorHAnsi" w:hAnsiTheme="minorHAnsi" w:cstheme="minorHAnsi"/>
            <w:b w:val="0"/>
            <w:shd w:val="clear" w:color="auto" w:fill="FFFFFF"/>
            <w:vertAlign w:val="superscript"/>
          </w:rPr>
          <w:t>th</w:t>
        </w:r>
        <w:r w:rsidRPr="00C27EEE">
          <w:rPr>
            <w:rStyle w:val="apple-converted-space"/>
            <w:rFonts w:asciiTheme="minorHAnsi" w:hAnsiTheme="minorHAnsi" w:cstheme="minorHAnsi"/>
            <w:b w:val="0"/>
            <w:shd w:val="clear" w:color="auto" w:fill="FFFFFF"/>
          </w:rPr>
          <w:t xml:space="preserve"> </w:t>
        </w:r>
        <w:r>
          <w:rPr>
            <w:rStyle w:val="apple-converted-space"/>
            <w:rFonts w:asciiTheme="minorHAnsi" w:hAnsiTheme="minorHAnsi" w:cstheme="minorHAnsi"/>
            <w:b w:val="0"/>
            <w:shd w:val="clear" w:color="auto" w:fill="FFFFFF"/>
          </w:rPr>
          <w:t xml:space="preserve">China </w:t>
        </w:r>
        <w:r>
          <w:rPr>
            <w:rFonts w:asciiTheme="minorHAnsi" w:hAnsiTheme="minorHAnsi" w:cstheme="minorHAnsi"/>
            <w:b w:val="0"/>
            <w:shd w:val="clear" w:color="auto" w:fill="FFFFFF"/>
          </w:rPr>
          <w:t xml:space="preserve">National Competition of </w:t>
        </w:r>
        <w:r w:rsidRPr="00C27EEE">
          <w:rPr>
            <w:rFonts w:asciiTheme="minorHAnsi" w:hAnsiTheme="minorHAnsi" w:cstheme="minorHAnsi"/>
            <w:b w:val="0"/>
            <w:shd w:val="clear" w:color="auto" w:fill="FFFFFF"/>
          </w:rPr>
          <w:t>College Students' Extracurricular Academic and Scientific Achievement</w:t>
        </w:r>
        <w:r w:rsidRPr="00C27EEE">
          <w:rPr>
            <w:rFonts w:asciiTheme="minorHAnsi" w:hAnsiTheme="minorHAnsi" w:cstheme="minorHAnsi"/>
            <w:color w:val="auto"/>
          </w:rPr>
          <w:tab/>
        </w:r>
        <w:r w:rsidRPr="00C27EEE">
          <w:rPr>
            <w:rFonts w:asciiTheme="minorHAnsi" w:hAnsiTheme="minorHAnsi" w:cstheme="minorHAnsi"/>
            <w:color w:val="auto"/>
          </w:rPr>
          <w:tab/>
        </w:r>
        <w:r w:rsidRPr="00C27EEE">
          <w:rPr>
            <w:rFonts w:asciiTheme="minorHAnsi" w:hAnsiTheme="minorHAnsi" w:cstheme="minorHAnsi"/>
            <w:color w:val="auto"/>
          </w:rPr>
          <w:tab/>
        </w:r>
        <w:r w:rsidRPr="00C27EEE">
          <w:rPr>
            <w:rFonts w:asciiTheme="minorHAnsi" w:hAnsiTheme="minorHAnsi" w:cstheme="minorHAnsi"/>
            <w:color w:val="auto"/>
          </w:rPr>
          <w:tab/>
        </w:r>
        <w:r w:rsidRPr="00C27EEE">
          <w:rPr>
            <w:rFonts w:asciiTheme="minorHAnsi" w:hAnsiTheme="minorHAnsi" w:cstheme="minorHAnsi"/>
            <w:color w:val="auto"/>
          </w:rPr>
          <w:tab/>
        </w:r>
      </w:ins>
    </w:p>
    <w:customXmlInsRangeStart w:id="130" w:author="Duke" w:date="2014-04-01T14:03:00Z"/>
    <w:sdt>
      <w:sdtPr>
        <w:rPr>
          <w:rFonts w:cstheme="minorHAnsi"/>
        </w:rPr>
        <w:id w:val="875812554"/>
        <w:placeholder>
          <w:docPart w:val="0B524ED0860F484A8249729437684780"/>
        </w:placeholder>
      </w:sdtPr>
      <w:sdtEndPr/>
      <w:sdtContent>
        <w:customXmlInsRangeEnd w:id="130"/>
        <w:p w14:paraId="396A71A5" w14:textId="77777777" w:rsidR="0038497F" w:rsidRPr="006F3637" w:rsidRDefault="0038497F" w:rsidP="0038497F">
          <w:pPr>
            <w:pStyle w:val="BodyText"/>
            <w:numPr>
              <w:ilvl w:val="0"/>
              <w:numId w:val="13"/>
            </w:numPr>
            <w:rPr>
              <w:ins w:id="131" w:author="Duke" w:date="2014-04-01T14:03:00Z"/>
              <w:rFonts w:cstheme="minorHAnsi"/>
              <w:b/>
            </w:rPr>
          </w:pPr>
          <w:ins w:id="132" w:author="Duke" w:date="2014-04-01T14:03:00Z">
            <w:r w:rsidRPr="006F3637">
              <w:rPr>
                <w:rFonts w:eastAsia="宋体" w:cstheme="minorHAnsi"/>
                <w:b/>
                <w:lang w:eastAsia="zh-CN"/>
              </w:rPr>
              <w:t>Honors:</w:t>
            </w:r>
            <w:r>
              <w:rPr>
                <w:rFonts w:eastAsia="宋体" w:cstheme="minorHAnsi"/>
                <w:b/>
                <w:lang w:eastAsia="zh-CN"/>
              </w:rPr>
              <w:t xml:space="preserve"> </w:t>
            </w:r>
            <w:r>
              <w:rPr>
                <w:rFonts w:eastAsia="宋体" w:cstheme="minorHAnsi"/>
                <w:lang w:eastAsia="zh-CN"/>
              </w:rPr>
              <w:t xml:space="preserve">Annual Outstanding Volunteer of </w:t>
            </w:r>
            <w:proofErr w:type="spellStart"/>
            <w:r>
              <w:rPr>
                <w:rFonts w:eastAsia="宋体" w:cstheme="minorHAnsi"/>
                <w:lang w:eastAsia="zh-CN"/>
              </w:rPr>
              <w:t>Beihang</w:t>
            </w:r>
            <w:proofErr w:type="spellEnd"/>
            <w:r>
              <w:rPr>
                <w:rFonts w:eastAsia="宋体" w:cstheme="minorHAnsi"/>
                <w:lang w:eastAsia="zh-CN"/>
              </w:rPr>
              <w:t xml:space="preserve"> University</w:t>
            </w:r>
            <w:r>
              <w:rPr>
                <w:rFonts w:eastAsia="宋体" w:cstheme="minorHAnsi"/>
                <w:lang w:eastAsia="zh-CN"/>
              </w:rPr>
              <w:tab/>
            </w:r>
            <w:r>
              <w:rPr>
                <w:rFonts w:eastAsia="宋体" w:cstheme="minorHAnsi"/>
                <w:lang w:eastAsia="zh-CN"/>
              </w:rPr>
              <w:tab/>
            </w:r>
            <w:r>
              <w:rPr>
                <w:rFonts w:eastAsia="宋体" w:cstheme="minorHAnsi"/>
                <w:lang w:eastAsia="zh-CN"/>
              </w:rPr>
              <w:tab/>
            </w:r>
            <w:r>
              <w:rPr>
                <w:rFonts w:eastAsia="宋体" w:cstheme="minorHAnsi"/>
                <w:lang w:eastAsia="zh-CN"/>
              </w:rPr>
              <w:tab/>
              <w:t>2009, 2010</w:t>
            </w:r>
          </w:ins>
        </w:p>
        <w:p w14:paraId="0481A95F" w14:textId="6253C641" w:rsidR="0038497F" w:rsidRPr="0038497F" w:rsidRDefault="0038497F">
          <w:pPr>
            <w:pStyle w:val="BodyText"/>
            <w:ind w:left="360" w:firstLine="360"/>
            <w:rPr>
              <w:ins w:id="133" w:author="Duke" w:date="2014-04-01T14:02:00Z"/>
              <w:rFonts w:cstheme="minorHAnsi"/>
              <w:rPrChange w:id="134" w:author="Duke" w:date="2014-04-01T14:03:00Z">
                <w:rPr>
                  <w:ins w:id="135" w:author="Duke" w:date="2014-04-01T14:02:00Z"/>
                  <w:rFonts w:eastAsia="Times New Roman" w:cstheme="minorHAnsi"/>
                  <w:szCs w:val="20"/>
                  <w:lang w:eastAsia="zh-CN"/>
                </w:rPr>
              </w:rPrChange>
            </w:rPr>
            <w:pPrChange w:id="136" w:author="Duke" w:date="2014-04-01T14:03:00Z">
              <w:pPr>
                <w:pStyle w:val="Heading1"/>
              </w:pPr>
            </w:pPrChange>
          </w:pPr>
          <w:proofErr w:type="spellStart"/>
          <w:ins w:id="137" w:author="Duke" w:date="2014-04-01T14:03:00Z">
            <w:r>
              <w:rPr>
                <w:rFonts w:eastAsia="宋体" w:cstheme="minorHAnsi"/>
                <w:lang w:eastAsia="zh-CN"/>
              </w:rPr>
              <w:t>Beihang</w:t>
            </w:r>
            <w:proofErr w:type="spellEnd"/>
            <w:r>
              <w:rPr>
                <w:rFonts w:eastAsia="宋体" w:cstheme="minorHAnsi"/>
                <w:lang w:eastAsia="zh-CN"/>
              </w:rPr>
              <w:t xml:space="preserve"> University n</w:t>
            </w:r>
            <w:r w:rsidRPr="006F3637">
              <w:rPr>
                <w:rFonts w:eastAsia="宋体" w:cstheme="minorHAnsi"/>
                <w:lang w:eastAsia="zh-CN"/>
              </w:rPr>
              <w:t>ominates 20 candidates</w:t>
            </w:r>
            <w:r>
              <w:rPr>
                <w:rFonts w:eastAsia="宋体" w:cstheme="minorHAnsi"/>
                <w:lang w:eastAsia="zh-CN"/>
              </w:rPr>
              <w:t xml:space="preserve"> each year based on volunteer service time and service feedback</w:t>
            </w:r>
          </w:ins>
        </w:p>
        <w:customXmlInsRangeStart w:id="138" w:author="Duke" w:date="2014-04-01T14:03:00Z"/>
      </w:sdtContent>
    </w:sdt>
    <w:customXmlInsRangeEnd w:id="138"/>
    <w:p w14:paraId="702CB0E1" w14:textId="0E40C282" w:rsidR="0067164C" w:rsidRPr="0067164C" w:rsidDel="00994641" w:rsidRDefault="0067164C" w:rsidP="0067164C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del w:id="139" w:author="Duke" w:date="2014-04-01T11:16:00Z"/>
          <w:rFonts w:eastAsia="Times New Roman" w:cstheme="minorHAnsi"/>
          <w:szCs w:val="20"/>
          <w:lang w:eastAsia="zh-CN"/>
        </w:rPr>
      </w:pPr>
      <w:moveFrom w:id="140" w:author="Jiang Yan" w:date="2014-04-01T10:57:00Z">
        <w:del w:id="141" w:author="Duke" w:date="2014-04-01T11:16:00Z">
          <w:r w:rsidRPr="0067164C" w:rsidDel="00994641">
            <w:rPr>
              <w:rFonts w:eastAsia="Times New Roman" w:cstheme="minorHAnsi"/>
              <w:szCs w:val="20"/>
              <w:lang w:eastAsia="zh-CN"/>
            </w:rPr>
            <w:delText>Integrated all components with a supervisory client that is the user interface.</w:delText>
          </w:r>
        </w:del>
      </w:moveFrom>
    </w:p>
    <w:p w14:paraId="6DC318D0" w14:textId="14B1D618" w:rsidR="0015421B" w:rsidRPr="00E9521A" w:rsidDel="00994641" w:rsidRDefault="0067164C" w:rsidP="00E9521A">
      <w:pPr>
        <w:pStyle w:val="ListParagraph"/>
        <w:numPr>
          <w:ilvl w:val="0"/>
          <w:numId w:val="18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del w:id="142" w:author="Duke" w:date="2014-04-01T11:16:00Z"/>
          <w:rFonts w:ascii="Courier New" w:eastAsia="Times New Roman" w:hAnsi="Courier New" w:cs="Courier New"/>
          <w:szCs w:val="20"/>
          <w:lang w:eastAsia="zh-CN"/>
          <w:rPrChange w:id="143" w:author="Jiang Yan" w:date="2014-04-01T10:52:00Z">
            <w:rPr>
              <w:del w:id="144" w:author="Duke" w:date="2014-04-01T11:16:00Z"/>
              <w:lang w:eastAsia="zh-CN"/>
            </w:rPr>
          </w:rPrChange>
        </w:rPr>
      </w:pPr>
      <w:moveFromRangeStart w:id="145" w:author="Jiang Yan" w:date="2014-04-01T10:57:00Z" w:name="move384113173"/>
      <w:moveFromRangeEnd w:id="106"/>
      <w:moveFrom w:id="146" w:author="Jiang Yan" w:date="2014-04-01T10:57:00Z">
        <w:del w:id="147" w:author="Duke" w:date="2014-04-01T11:16:00Z">
          <w:r w:rsidRPr="0067164C" w:rsidDel="00994641">
            <w:rPr>
              <w:rFonts w:eastAsia="Times New Roman" w:cstheme="minorHAnsi"/>
              <w:szCs w:val="20"/>
              <w:lang w:eastAsia="zh-CN"/>
            </w:rPr>
            <w:delText xml:space="preserve">CAmkES citation: </w:delText>
          </w:r>
          <w:r w:rsidR="00D9118A" w:rsidDel="00994641">
            <w:fldChar w:fldCharType="begin"/>
          </w:r>
          <w:r w:rsidR="00D9118A" w:rsidDel="00994641">
            <w:delInstrText xml:space="preserve"> HYPERLINK "http://dl.acm.org/citation.cfm?id=1231667" </w:delInstrText>
          </w:r>
          <w:r w:rsidR="00D9118A" w:rsidDel="00994641">
            <w:fldChar w:fldCharType="separate"/>
          </w:r>
          <w:r w:rsidRPr="0067164C" w:rsidDel="00994641">
            <w:rPr>
              <w:rFonts w:eastAsia="Times New Roman" w:cstheme="minorHAnsi"/>
              <w:color w:val="0000FF"/>
              <w:szCs w:val="20"/>
              <w:u w:val="single"/>
              <w:lang w:eastAsia="zh-CN"/>
            </w:rPr>
            <w:delText>http://dl.acm.org/citation.cfm?id=1231667</w:delText>
          </w:r>
          <w:r w:rsidR="00D9118A" w:rsidDel="00994641">
            <w:rPr>
              <w:rFonts w:eastAsia="Times New Roman" w:cstheme="minorHAnsi"/>
              <w:color w:val="0000FF"/>
              <w:szCs w:val="20"/>
              <w:u w:val="single"/>
              <w:lang w:eastAsia="zh-CN"/>
            </w:rPr>
            <w:fldChar w:fldCharType="end"/>
          </w:r>
        </w:del>
      </w:moveFrom>
      <w:moveFromRangeEnd w:id="145"/>
      <w:del w:id="148" w:author="Duke" w:date="2014-04-01T11:16:00Z">
        <w:r w:rsidR="006F4FD5" w:rsidRPr="0067164C" w:rsidDel="00994641">
          <w:rPr>
            <w:rFonts w:cstheme="minorHAnsi"/>
          </w:rPr>
          <w:tab/>
        </w:r>
      </w:del>
    </w:p>
    <w:p w14:paraId="66C67B54" w14:textId="0DA48565" w:rsidR="00D320AA" w:rsidRPr="00D63C1B" w:rsidRDefault="00D320AA" w:rsidP="00D320AA">
      <w:pPr>
        <w:pStyle w:val="Heading1"/>
        <w:rPr>
          <w:color w:val="auto"/>
        </w:rPr>
      </w:pPr>
      <w:r w:rsidRPr="00D63C1B">
        <w:rPr>
          <w:color w:val="auto"/>
        </w:rPr>
        <w:t>Projects</w:t>
      </w:r>
    </w:p>
    <w:sdt>
      <w:sdtPr>
        <w:rPr>
          <w:rFonts w:asciiTheme="majorHAnsi" w:hAnsiTheme="majorHAnsi"/>
          <w:b/>
        </w:rPr>
        <w:id w:val="329174394"/>
        <w:placeholder>
          <w:docPart w:val="808FAF0316CB914E9E3F92107BD90116"/>
        </w:placeholder>
      </w:sdtPr>
      <w:sdtEndPr/>
      <w:sdtContent>
        <w:p w14:paraId="1BA37530" w14:textId="7858FDF5" w:rsidR="00951579" w:rsidRPr="005F1F92" w:rsidRDefault="00951579" w:rsidP="00951579">
          <w:pPr>
            <w:pStyle w:val="BodyText"/>
            <w:rPr>
              <w:rFonts w:cstheme="minorHAnsi"/>
              <w:b/>
            </w:rPr>
          </w:pPr>
          <w:r w:rsidRPr="00D63C1B">
            <w:rPr>
              <w:rFonts w:asciiTheme="majorHAnsi" w:hAnsiTheme="majorHAnsi"/>
              <w:b/>
            </w:rPr>
            <w:t>S</w:t>
          </w:r>
          <w:r>
            <w:rPr>
              <w:rFonts w:asciiTheme="majorHAnsi" w:hAnsiTheme="majorHAnsi"/>
              <w:b/>
            </w:rPr>
            <w:t>ecurity Evaluation System, UNSW</w:t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  <w:t>2013</w:t>
          </w:r>
        </w:p>
        <w:p w14:paraId="4EA009BB" w14:textId="28DC3392" w:rsidR="001561BE" w:rsidRPr="001561BE" w:rsidRDefault="001561BE" w:rsidP="00951579">
          <w:pPr>
            <w:pStyle w:val="BodyText"/>
            <w:numPr>
              <w:ilvl w:val="0"/>
              <w:numId w:val="24"/>
            </w:numPr>
            <w:rPr>
              <w:rFonts w:eastAsia="宋体" w:cstheme="minorHAnsi"/>
              <w:lang w:eastAsia="zh-CN"/>
            </w:rPr>
          </w:pPr>
          <w:r>
            <w:rPr>
              <w:rFonts w:eastAsia="宋体" w:cstheme="minorHAnsi"/>
              <w:lang w:eastAsia="zh-CN"/>
            </w:rPr>
            <w:t>Developed</w:t>
          </w:r>
          <w:del w:id="149" w:author="Josef" w:date="2014-04-01T08:18:00Z">
            <w:r w:rsidDel="00584348">
              <w:rPr>
                <w:rFonts w:eastAsia="宋体" w:cstheme="minorHAnsi"/>
                <w:lang w:eastAsia="zh-CN"/>
              </w:rPr>
              <w:delText xml:space="preserve"> a</w:delText>
            </w:r>
          </w:del>
          <w:r>
            <w:rPr>
              <w:rFonts w:eastAsia="宋体" w:cstheme="minorHAnsi"/>
              <w:lang w:eastAsia="zh-CN"/>
            </w:rPr>
            <w:t xml:space="preserve"> general purpose software in C to evaluate the security of  Message Authentication (MA) system</w:t>
          </w:r>
          <w:ins w:id="150" w:author="Josef" w:date="2014-04-01T08:18:00Z">
            <w:r w:rsidR="00584348">
              <w:rPr>
                <w:rFonts w:eastAsia="宋体" w:cstheme="minorHAnsi"/>
                <w:lang w:eastAsia="zh-CN"/>
              </w:rPr>
              <w:t>s</w:t>
            </w:r>
          </w:ins>
        </w:p>
        <w:p w14:paraId="49E5B9C1" w14:textId="2B070DEB" w:rsidR="00951579" w:rsidRPr="00376E55" w:rsidRDefault="001561BE" w:rsidP="00376E55">
          <w:pPr>
            <w:pStyle w:val="BodyText"/>
            <w:numPr>
              <w:ilvl w:val="0"/>
              <w:numId w:val="24"/>
            </w:numPr>
            <w:rPr>
              <w:rFonts w:eastAsia="宋体" w:cstheme="minorHAnsi"/>
              <w:lang w:eastAsia="zh-CN"/>
            </w:rPr>
          </w:pPr>
          <w:r>
            <w:rPr>
              <w:rFonts w:eastAsia="宋体" w:cstheme="minorHAnsi"/>
              <w:lang w:eastAsia="zh-CN"/>
            </w:rPr>
            <w:t xml:space="preserve">Friendly APIs to </w:t>
          </w:r>
          <w:r w:rsidR="00376E55">
            <w:rPr>
              <w:rFonts w:eastAsia="宋体" w:cstheme="minorHAnsi"/>
              <w:lang w:eastAsia="zh-CN"/>
            </w:rPr>
            <w:t>facilitate connecting various source codes of MA systems and evaluation mechanisms</w:t>
          </w:r>
        </w:p>
        <w:p w14:paraId="35DCA8BD" w14:textId="21A3E5E4" w:rsidR="00951579" w:rsidRDefault="00951579" w:rsidP="00A63C51">
          <w:pPr>
            <w:pStyle w:val="BodyText"/>
            <w:rPr>
              <w:rFonts w:asciiTheme="majorHAnsi" w:hAnsiTheme="majorHAnsi"/>
              <w:b/>
              <w:lang w:eastAsia="zh-CN"/>
            </w:rPr>
          </w:pPr>
          <w:r w:rsidRPr="005F1F92">
            <w:rPr>
              <w:rFonts w:asciiTheme="majorHAnsi" w:hAnsiTheme="majorHAnsi"/>
              <w:b/>
              <w:lang w:eastAsia="zh-CN"/>
            </w:rPr>
            <w:t>Audio Processing Command-Line Tool</w:t>
          </w:r>
          <w:r>
            <w:rPr>
              <w:rFonts w:asciiTheme="majorHAnsi" w:hAnsiTheme="majorHAnsi"/>
              <w:b/>
              <w:lang w:eastAsia="zh-CN"/>
            </w:rPr>
            <w:t>, UNSW</w:t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</w:r>
          <w:r>
            <w:rPr>
              <w:rFonts w:asciiTheme="majorHAnsi" w:hAnsiTheme="majorHAnsi"/>
              <w:b/>
              <w:lang w:eastAsia="zh-CN"/>
            </w:rPr>
            <w:tab/>
            <w:t>2013</w:t>
          </w:r>
        </w:p>
        <w:p w14:paraId="5F0D1508" w14:textId="40AD6D02" w:rsidR="001561BE" w:rsidRPr="00BB5096" w:rsidRDefault="00951579" w:rsidP="00376E55">
          <w:pPr>
            <w:pStyle w:val="BodyText"/>
            <w:numPr>
              <w:ilvl w:val="0"/>
              <w:numId w:val="24"/>
            </w:numPr>
            <w:rPr>
              <w:rFonts w:cstheme="minorHAnsi"/>
              <w:b/>
            </w:rPr>
          </w:pPr>
          <w:r w:rsidRPr="00BB5096">
            <w:rPr>
              <w:rFonts w:cstheme="minorHAnsi"/>
            </w:rPr>
            <w:t>Extended the course project “audio reversing command-line app”</w:t>
          </w:r>
          <w:r w:rsidR="001561BE" w:rsidRPr="00BB5096">
            <w:rPr>
              <w:rFonts w:cstheme="minorHAnsi"/>
            </w:rPr>
            <w:t xml:space="preserve"> in Java</w:t>
          </w:r>
          <w:del w:id="151" w:author="Josef" w:date="2014-04-01T08:19:00Z">
            <w:r w:rsidR="00376E55" w:rsidRPr="00BB5096" w:rsidDel="00584348">
              <w:rPr>
                <w:rFonts w:cstheme="minorHAnsi"/>
              </w:rPr>
              <w:delText xml:space="preserve"> </w:delText>
            </w:r>
          </w:del>
          <w:r w:rsidRPr="00BB5096">
            <w:rPr>
              <w:rFonts w:cstheme="minorHAnsi"/>
            </w:rPr>
            <w:t xml:space="preserve"> </w:t>
          </w:r>
          <w:r w:rsidR="00376E55" w:rsidRPr="00BB5096">
            <w:rPr>
              <w:rFonts w:cstheme="minorHAnsi"/>
            </w:rPr>
            <w:t>to a multiple services tool with friendly APIs for scalability</w:t>
          </w:r>
        </w:p>
        <w:p w14:paraId="7DB849D0" w14:textId="45F88255" w:rsidR="001351E3" w:rsidRDefault="00951579" w:rsidP="00A63C51">
          <w:pPr>
            <w:pStyle w:val="BodyText"/>
            <w:rPr>
              <w:rFonts w:asciiTheme="majorHAnsi" w:hAnsiTheme="majorHAnsi"/>
              <w:b/>
            </w:rPr>
          </w:pPr>
          <w:r>
            <w:rPr>
              <w:rFonts w:asciiTheme="majorHAnsi" w:hAnsiTheme="majorHAnsi"/>
              <w:b/>
            </w:rPr>
            <w:t xml:space="preserve">Commercial </w:t>
          </w:r>
          <w:r w:rsidR="005F1F92" w:rsidRPr="00D63C1B">
            <w:rPr>
              <w:rFonts w:asciiTheme="majorHAnsi" w:hAnsiTheme="majorHAnsi"/>
              <w:b/>
            </w:rPr>
            <w:t>Guiding System</w:t>
          </w:r>
          <w:r w:rsidR="005F1F92">
            <w:rPr>
              <w:rFonts w:asciiTheme="majorHAnsi" w:hAnsiTheme="majorHAnsi"/>
              <w:b/>
            </w:rPr>
            <w:t xml:space="preserve"> for the B</w:t>
          </w:r>
          <w:r w:rsidR="005F1F92" w:rsidRPr="00D63C1B">
            <w:rPr>
              <w:rFonts w:asciiTheme="majorHAnsi" w:hAnsiTheme="majorHAnsi"/>
              <w:b/>
            </w:rPr>
            <w:t xml:space="preserve">lind, </w:t>
          </w:r>
          <w:r w:rsidR="005F1F92" w:rsidRPr="00951579">
            <w:rPr>
              <w:rFonts w:asciiTheme="majorHAnsi" w:hAnsiTheme="majorHAnsi"/>
            </w:rPr>
            <w:t>VIA-</w:t>
          </w:r>
          <w:proofErr w:type="spellStart"/>
          <w:r w:rsidR="005F1F92" w:rsidRPr="00951579">
            <w:rPr>
              <w:rFonts w:asciiTheme="majorHAnsi" w:hAnsiTheme="majorHAnsi"/>
            </w:rPr>
            <w:t>Beihang</w:t>
          </w:r>
          <w:proofErr w:type="spellEnd"/>
          <w:r w:rsidR="005F1F92" w:rsidRPr="00951579">
            <w:rPr>
              <w:rFonts w:asciiTheme="majorHAnsi" w:hAnsiTheme="majorHAnsi"/>
            </w:rPr>
            <w:t xml:space="preserve"> Joint Lab</w:t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</w:r>
          <w:r>
            <w:rPr>
              <w:rFonts w:asciiTheme="majorHAnsi" w:hAnsiTheme="majorHAnsi"/>
              <w:b/>
            </w:rPr>
            <w:tab/>
            <w:t>2011</w:t>
          </w:r>
        </w:p>
        <w:p w14:paraId="0D85308A" w14:textId="119B03FE" w:rsidR="00951579" w:rsidRPr="00951579" w:rsidRDefault="00951579" w:rsidP="00951579">
          <w:pPr>
            <w:pStyle w:val="BodyText"/>
            <w:numPr>
              <w:ilvl w:val="0"/>
              <w:numId w:val="22"/>
            </w:numPr>
            <w:rPr>
              <w:rFonts w:cstheme="minorHAnsi"/>
              <w:b/>
            </w:rPr>
          </w:pPr>
          <w:r>
            <w:rPr>
              <w:rFonts w:cstheme="minorHAnsi"/>
            </w:rPr>
            <w:t xml:space="preserve">Constructed a </w:t>
          </w:r>
          <w:r w:rsidR="001E4974">
            <w:rPr>
              <w:rFonts w:cstheme="minorHAnsi"/>
            </w:rPr>
            <w:t>Human Sensing Sub-System</w:t>
          </w:r>
          <w:r w:rsidR="0068483A">
            <w:rPr>
              <w:rFonts w:cstheme="minorHAnsi"/>
            </w:rPr>
            <w:t xml:space="preserve"> </w:t>
          </w:r>
          <w:r>
            <w:rPr>
              <w:rFonts w:cstheme="minorHAnsi"/>
            </w:rPr>
            <w:t>for the project on 8051 MCU using i</w:t>
          </w:r>
          <w:r w:rsidRPr="00951579">
            <w:rPr>
              <w:rFonts w:cstheme="minorHAnsi"/>
            </w:rPr>
            <w:t>nfrared probe</w:t>
          </w:r>
        </w:p>
        <w:p w14:paraId="4C6CFEC9" w14:textId="62A2AA8A" w:rsidR="001E4974" w:rsidRPr="0040605D" w:rsidRDefault="00951579" w:rsidP="00951579">
          <w:pPr>
            <w:pStyle w:val="BodyText"/>
            <w:numPr>
              <w:ilvl w:val="0"/>
              <w:numId w:val="22"/>
            </w:numPr>
            <w:rPr>
              <w:rFonts w:cstheme="minorHAnsi"/>
              <w:b/>
            </w:rPr>
          </w:pPr>
          <w:r>
            <w:rPr>
              <w:rFonts w:cstheme="minorHAnsi"/>
            </w:rPr>
            <w:t>H</w:t>
          </w:r>
          <w:r w:rsidR="0068483A">
            <w:rPr>
              <w:rFonts w:cstheme="minorHAnsi"/>
            </w:rPr>
            <w:t xml:space="preserve">igh </w:t>
          </w:r>
          <w:r w:rsidR="0040605D">
            <w:rPr>
              <w:rFonts w:cstheme="minorHAnsi"/>
            </w:rPr>
            <w:t>identification accuracy and high recognition speed</w:t>
          </w:r>
          <w:r w:rsidR="001E4974">
            <w:rPr>
              <w:rFonts w:cstheme="minorHAnsi"/>
            </w:rPr>
            <w:t xml:space="preserve">. </w:t>
          </w:r>
          <w:r w:rsidR="00BD6F3A" w:rsidRPr="0040605D">
            <w:rPr>
              <w:rFonts w:cstheme="minorHAnsi"/>
            </w:rPr>
            <w:t xml:space="preserve"> </w:t>
          </w:r>
          <w:r w:rsidR="005F1F92" w:rsidRPr="0040605D">
            <w:rPr>
              <w:rFonts w:cstheme="minorHAnsi"/>
            </w:rPr>
            <w:tab/>
          </w:r>
          <w:r w:rsidR="005F1F92" w:rsidRPr="0040605D">
            <w:rPr>
              <w:rFonts w:cstheme="minorHAnsi"/>
            </w:rPr>
            <w:tab/>
          </w:r>
          <w:r w:rsidR="005F1F92" w:rsidRPr="0040605D">
            <w:rPr>
              <w:rFonts w:cstheme="minorHAnsi"/>
            </w:rPr>
            <w:tab/>
          </w:r>
          <w:r w:rsidR="005F1F92" w:rsidRPr="0040605D">
            <w:rPr>
              <w:rFonts w:cstheme="minorHAnsi"/>
            </w:rPr>
            <w:tab/>
          </w:r>
          <w:r w:rsidR="00BD6F3A" w:rsidRPr="0040605D">
            <w:rPr>
              <w:rFonts w:cstheme="minorHAnsi"/>
              <w:b/>
            </w:rPr>
            <w:t xml:space="preserve"> </w:t>
          </w:r>
        </w:p>
        <w:sdt>
          <w:sdtPr>
            <w:rPr>
              <w:rFonts w:cstheme="minorHAnsi"/>
            </w:rPr>
            <w:id w:val="638611556"/>
            <w:placeholder>
              <w:docPart w:val="742DF63AFB047446AD75BB90A88E11D8"/>
            </w:placeholder>
          </w:sdtPr>
          <w:sdtEndPr/>
          <w:sdtContent>
            <w:sdt>
              <w:sdtPr>
                <w:id w:val="849226104"/>
                <w:placeholder>
                  <w:docPart w:val="C11A26CC024DB34E8049CB7C80AC44EB"/>
                </w:placeholder>
              </w:sdtPr>
              <w:sdtEndPr/>
              <w:sdtContent>
                <w:p w14:paraId="1863858A" w14:textId="1A8D971A" w:rsidR="005F1F92" w:rsidRDefault="005F1F92" w:rsidP="005F1F92">
                  <w:pPr>
                    <w:pStyle w:val="BodyText"/>
                    <w:rPr>
                      <w:rFonts w:asciiTheme="majorHAnsi" w:hAnsiTheme="majorHAnsi"/>
                      <w:b/>
                    </w:rPr>
                  </w:pPr>
                  <w:r>
                    <w:rPr>
                      <w:rFonts w:asciiTheme="majorHAnsi" w:hAnsiTheme="majorHAnsi"/>
                      <w:b/>
                    </w:rPr>
                    <w:t>A-Star Pro</w:t>
                  </w:r>
                  <w:r w:rsidR="00951579">
                    <w:rPr>
                      <w:rFonts w:asciiTheme="majorHAnsi" w:hAnsiTheme="majorHAnsi"/>
                      <w:b/>
                    </w:rPr>
                    <w:t xml:space="preserve">gramming Contest Website, </w:t>
                  </w:r>
                  <w:proofErr w:type="spellStart"/>
                  <w:r w:rsidR="00951579" w:rsidRPr="00951579">
                    <w:rPr>
                      <w:rFonts w:asciiTheme="majorHAnsi" w:hAnsiTheme="majorHAnsi"/>
                    </w:rPr>
                    <w:t>Baidu</w:t>
                  </w:r>
                  <w:proofErr w:type="spellEnd"/>
                  <w:r w:rsidRPr="00951579">
                    <w:rPr>
                      <w:rFonts w:asciiTheme="majorHAnsi" w:hAnsiTheme="majorHAnsi"/>
                    </w:rPr>
                    <w:tab/>
                  </w:r>
                  <w:r>
                    <w:rPr>
                      <w:rFonts w:asciiTheme="majorHAnsi" w:hAnsiTheme="majorHAnsi"/>
                      <w:b/>
                    </w:rPr>
                    <w:tab/>
                  </w:r>
                  <w:r>
                    <w:rPr>
                      <w:rFonts w:asciiTheme="majorHAnsi" w:hAnsiTheme="majorHAnsi"/>
                      <w:b/>
                    </w:rPr>
                    <w:tab/>
                  </w:r>
                  <w:r>
                    <w:rPr>
                      <w:rFonts w:asciiTheme="majorHAnsi" w:hAnsiTheme="majorHAnsi"/>
                      <w:b/>
                    </w:rPr>
                    <w:tab/>
                  </w:r>
                  <w:r>
                    <w:rPr>
                      <w:rFonts w:asciiTheme="majorHAnsi" w:hAnsiTheme="majorHAnsi"/>
                      <w:b/>
                    </w:rPr>
                    <w:tab/>
                  </w:r>
                  <w:r>
                    <w:rPr>
                      <w:rFonts w:asciiTheme="majorHAnsi" w:hAnsiTheme="majorHAnsi"/>
                      <w:b/>
                    </w:rPr>
                    <w:tab/>
                  </w:r>
                  <w:r w:rsidR="00951579">
                    <w:rPr>
                      <w:rFonts w:asciiTheme="majorHAnsi" w:hAnsiTheme="majorHAnsi"/>
                      <w:b/>
                    </w:rPr>
                    <w:tab/>
                  </w:r>
                  <w:r w:rsidR="00951579">
                    <w:rPr>
                      <w:rFonts w:asciiTheme="majorHAnsi" w:hAnsiTheme="majorHAnsi"/>
                      <w:b/>
                    </w:rPr>
                    <w:tab/>
                  </w:r>
                  <w:r w:rsidR="00951579">
                    <w:rPr>
                      <w:rFonts w:asciiTheme="majorHAnsi" w:hAnsiTheme="majorHAnsi"/>
                      <w:b/>
                    </w:rPr>
                    <w:tab/>
                  </w:r>
                  <w:r>
                    <w:rPr>
                      <w:rFonts w:asciiTheme="majorHAnsi" w:hAnsiTheme="majorHAnsi"/>
                      <w:b/>
                    </w:rPr>
                    <w:t>2010</w:t>
                  </w:r>
                </w:p>
                <w:p w14:paraId="22AFC219" w14:textId="073EA9F5" w:rsidR="0068483A" w:rsidRPr="00951579" w:rsidRDefault="0040605D" w:rsidP="005F1F92">
                  <w:pPr>
                    <w:pStyle w:val="BodyText"/>
                    <w:numPr>
                      <w:ilvl w:val="0"/>
                      <w:numId w:val="23"/>
                    </w:numPr>
                  </w:pPr>
                  <w:r>
                    <w:t>Designed and implemented</w:t>
                  </w:r>
                  <w:r w:rsidR="005F1F92">
                    <w:t xml:space="preserve"> UI and front-end codes</w:t>
                  </w:r>
                </w:p>
              </w:sdtContent>
            </w:sdt>
          </w:sdtContent>
        </w:sdt>
      </w:sdtContent>
    </w:sdt>
    <w:p w14:paraId="23274182" w14:textId="0F091FF0" w:rsidR="00F015DE" w:rsidRPr="00D63C1B" w:rsidRDefault="000201D0">
      <w:pPr>
        <w:pStyle w:val="Heading1"/>
      </w:pPr>
      <w:r w:rsidRPr="00D63C1B">
        <w:t>Skills</w:t>
      </w:r>
    </w:p>
    <w:p w14:paraId="43EDE895" w14:textId="750A3E12" w:rsidR="00646684" w:rsidRDefault="00832CCF" w:rsidP="0039624D">
      <w:pPr>
        <w:pStyle w:val="ListParagraph"/>
        <w:numPr>
          <w:ilvl w:val="0"/>
          <w:numId w:val="13"/>
        </w:numPr>
        <w:rPr>
          <w:rFonts w:asciiTheme="majorHAnsi" w:hAnsiTheme="majorHAnsi"/>
          <w:b/>
        </w:rPr>
      </w:pPr>
      <w:r w:rsidRPr="00D63C1B">
        <w:rPr>
          <w:rFonts w:asciiTheme="majorHAnsi" w:hAnsiTheme="majorHAnsi"/>
          <w:b/>
        </w:rPr>
        <w:t>Programming Language</w:t>
      </w:r>
      <w:ins w:id="152" w:author="Josef" w:date="2014-04-01T08:22:00Z">
        <w:r w:rsidR="001219F5">
          <w:rPr>
            <w:rFonts w:asciiTheme="majorHAnsi" w:hAnsiTheme="majorHAnsi"/>
            <w:b/>
          </w:rPr>
          <w:t>s</w:t>
        </w:r>
      </w:ins>
      <w:r w:rsidRPr="00D63C1B">
        <w:rPr>
          <w:rFonts w:asciiTheme="majorHAnsi" w:hAnsiTheme="majorHAnsi"/>
          <w:b/>
        </w:rPr>
        <w:t>:</w:t>
      </w:r>
      <w:r w:rsidR="0039624D">
        <w:rPr>
          <w:rFonts w:asciiTheme="majorHAnsi" w:hAnsiTheme="majorHAnsi" w:hint="eastAsia"/>
          <w:b/>
          <w:lang w:eastAsia="zh-CN"/>
        </w:rPr>
        <w:t xml:space="preserve"> </w:t>
      </w:r>
    </w:p>
    <w:p w14:paraId="43BFE57D" w14:textId="22B33C69" w:rsidR="00646684" w:rsidRDefault="00401518" w:rsidP="00646684">
      <w:pPr>
        <w:pStyle w:val="ListParagraph"/>
        <w:rPr>
          <w:rFonts w:cstheme="minorHAnsi"/>
          <w:lang w:eastAsia="zh-CN"/>
        </w:rPr>
      </w:pPr>
      <w:del w:id="153" w:author="Josef" w:date="2014-04-01T08:20:00Z">
        <w:r w:rsidRPr="0039624D" w:rsidDel="00584348">
          <w:rPr>
            <w:rFonts w:cstheme="minorHAnsi"/>
            <w:b/>
          </w:rPr>
          <w:delText xml:space="preserve">Experienced and </w:delText>
        </w:r>
      </w:del>
      <w:r w:rsidRPr="0039624D">
        <w:rPr>
          <w:rFonts w:cstheme="minorHAnsi"/>
          <w:b/>
        </w:rPr>
        <w:t>E</w:t>
      </w:r>
      <w:r w:rsidR="00A703AA" w:rsidRPr="0039624D">
        <w:rPr>
          <w:rFonts w:cstheme="minorHAnsi"/>
          <w:b/>
        </w:rPr>
        <w:t>xpert</w:t>
      </w:r>
      <w:r w:rsidR="00A703AA" w:rsidRPr="0039624D">
        <w:rPr>
          <w:rFonts w:cstheme="minorHAnsi"/>
        </w:rPr>
        <w:t xml:space="preserve">: C, Java, </w:t>
      </w:r>
      <w:r w:rsidR="00D62E31" w:rsidRPr="0039624D">
        <w:rPr>
          <w:rFonts w:cstheme="minorHAnsi"/>
        </w:rPr>
        <w:t>and Python</w:t>
      </w:r>
      <w:r w:rsidR="0039624D">
        <w:rPr>
          <w:rFonts w:cstheme="minorHAnsi" w:hint="eastAsia"/>
          <w:lang w:eastAsia="zh-CN"/>
        </w:rPr>
        <w:t xml:space="preserve">; </w:t>
      </w:r>
    </w:p>
    <w:p w14:paraId="5C69ADF1" w14:textId="3DD22B6D" w:rsidR="00646684" w:rsidRDefault="004D5044" w:rsidP="00646684">
      <w:pPr>
        <w:pStyle w:val="ListParagraph"/>
        <w:rPr>
          <w:rFonts w:cstheme="minorHAnsi"/>
          <w:lang w:eastAsia="zh-CN"/>
        </w:rPr>
      </w:pPr>
      <w:r w:rsidRPr="0039624D">
        <w:rPr>
          <w:rFonts w:cstheme="minorHAnsi"/>
          <w:b/>
        </w:rPr>
        <w:t>Very Competent</w:t>
      </w:r>
      <w:r w:rsidRPr="0039624D">
        <w:rPr>
          <w:rFonts w:cstheme="minorHAnsi"/>
        </w:rPr>
        <w:t xml:space="preserve">: HTML, CSS, </w:t>
      </w:r>
      <w:r w:rsidR="00D62E31">
        <w:rPr>
          <w:rFonts w:cstheme="minorHAnsi"/>
        </w:rPr>
        <w:t xml:space="preserve">and </w:t>
      </w:r>
      <w:proofErr w:type="spellStart"/>
      <w:r w:rsidRPr="0039624D">
        <w:rPr>
          <w:rFonts w:cstheme="minorHAnsi"/>
        </w:rPr>
        <w:t>Matlab</w:t>
      </w:r>
      <w:proofErr w:type="spellEnd"/>
      <w:r w:rsidR="0039624D">
        <w:rPr>
          <w:rFonts w:cstheme="minorHAnsi" w:hint="eastAsia"/>
          <w:lang w:eastAsia="zh-CN"/>
        </w:rPr>
        <w:t>;</w:t>
      </w:r>
      <w:r w:rsidR="0039624D">
        <w:rPr>
          <w:rFonts w:cstheme="minorHAnsi"/>
          <w:lang w:eastAsia="zh-CN"/>
        </w:rPr>
        <w:t xml:space="preserve"> </w:t>
      </w:r>
    </w:p>
    <w:p w14:paraId="07EEF9C5" w14:textId="42D8C12D" w:rsidR="00EF19B0" w:rsidRPr="0039624D" w:rsidRDefault="004D5044" w:rsidP="00646684">
      <w:pPr>
        <w:pStyle w:val="ListParagraph"/>
        <w:rPr>
          <w:rFonts w:asciiTheme="majorHAnsi" w:hAnsiTheme="majorHAnsi"/>
          <w:b/>
        </w:rPr>
      </w:pPr>
      <w:r w:rsidRPr="0039624D">
        <w:rPr>
          <w:rFonts w:cstheme="minorHAnsi"/>
          <w:b/>
        </w:rPr>
        <w:t>Understanding</w:t>
      </w:r>
      <w:r w:rsidRPr="0039624D">
        <w:rPr>
          <w:rFonts w:cstheme="minorHAnsi"/>
        </w:rPr>
        <w:t xml:space="preserve">: </w:t>
      </w:r>
      <w:r w:rsidR="00103A5D" w:rsidRPr="0039624D">
        <w:rPr>
          <w:rFonts w:cstheme="minorHAnsi"/>
        </w:rPr>
        <w:t xml:space="preserve">Linux/Unix Shell script, </w:t>
      </w:r>
      <w:r w:rsidRPr="0039624D">
        <w:rPr>
          <w:rFonts w:cstheme="minorHAnsi"/>
        </w:rPr>
        <w:t xml:space="preserve">JavaScript, C++, </w:t>
      </w:r>
      <w:r w:rsidR="00D62E31">
        <w:rPr>
          <w:rFonts w:cstheme="minorHAnsi"/>
        </w:rPr>
        <w:t xml:space="preserve">and </w:t>
      </w:r>
      <w:r w:rsidRPr="0039624D">
        <w:rPr>
          <w:rFonts w:cstheme="minorHAnsi"/>
        </w:rPr>
        <w:t>C#</w:t>
      </w:r>
    </w:p>
    <w:p w14:paraId="71272944" w14:textId="404A816A" w:rsidR="00646684" w:rsidRDefault="00213292" w:rsidP="0039624D">
      <w:pPr>
        <w:pStyle w:val="ListParagraph"/>
        <w:numPr>
          <w:ilvl w:val="0"/>
          <w:numId w:val="13"/>
        </w:numPr>
        <w:rPr>
          <w:rFonts w:asciiTheme="majorHAnsi" w:hAnsiTheme="majorHAnsi"/>
          <w:b/>
        </w:rPr>
      </w:pPr>
      <w:r w:rsidRPr="00D63C1B">
        <w:rPr>
          <w:rFonts w:asciiTheme="majorHAnsi" w:hAnsiTheme="majorHAnsi"/>
          <w:b/>
        </w:rPr>
        <w:t>Working Platform</w:t>
      </w:r>
      <w:ins w:id="154" w:author="Josef" w:date="2014-04-01T08:22:00Z">
        <w:r w:rsidR="00C00404">
          <w:rPr>
            <w:rFonts w:asciiTheme="majorHAnsi" w:hAnsiTheme="majorHAnsi"/>
            <w:b/>
          </w:rPr>
          <w:t>s</w:t>
        </w:r>
      </w:ins>
      <w:r w:rsidRPr="00D63C1B">
        <w:rPr>
          <w:rFonts w:asciiTheme="majorHAnsi" w:hAnsiTheme="majorHAnsi"/>
          <w:b/>
        </w:rPr>
        <w:t>:</w:t>
      </w:r>
    </w:p>
    <w:p w14:paraId="53752832" w14:textId="2F8A8BF2" w:rsidR="00646684" w:rsidRDefault="00213292" w:rsidP="00646684">
      <w:pPr>
        <w:ind w:left="720"/>
        <w:rPr>
          <w:rFonts w:cstheme="minorHAnsi"/>
        </w:rPr>
      </w:pPr>
      <w:r w:rsidRPr="00646684">
        <w:rPr>
          <w:rFonts w:cstheme="minorHAnsi"/>
          <w:b/>
        </w:rPr>
        <w:t xml:space="preserve">IDE: </w:t>
      </w:r>
      <w:r w:rsidRPr="00646684">
        <w:rPr>
          <w:rFonts w:cstheme="minorHAnsi"/>
        </w:rPr>
        <w:t xml:space="preserve">MS Visual Studio, Eclipse, </w:t>
      </w:r>
      <w:r w:rsidR="00FE73E7">
        <w:rPr>
          <w:rFonts w:cstheme="minorHAnsi"/>
        </w:rPr>
        <w:t xml:space="preserve">and </w:t>
      </w:r>
      <w:proofErr w:type="spellStart"/>
      <w:r w:rsidRPr="00646684">
        <w:rPr>
          <w:rFonts w:cstheme="minorHAnsi"/>
        </w:rPr>
        <w:t>Xcode</w:t>
      </w:r>
      <w:proofErr w:type="spellEnd"/>
      <w:r w:rsidR="0039624D" w:rsidRPr="00646684">
        <w:rPr>
          <w:rFonts w:cstheme="minorHAnsi"/>
        </w:rPr>
        <w:t xml:space="preserve">; </w:t>
      </w:r>
    </w:p>
    <w:p w14:paraId="0EDA0ADE" w14:textId="248970ED" w:rsidR="007861C8" w:rsidRDefault="00213292" w:rsidP="00646684">
      <w:pPr>
        <w:ind w:left="720"/>
        <w:rPr>
          <w:ins w:id="155" w:author="Jiang Yan" w:date="2014-04-01T10:08:00Z"/>
          <w:rFonts w:cstheme="minorHAnsi"/>
        </w:rPr>
      </w:pPr>
      <w:r w:rsidRPr="00646684">
        <w:rPr>
          <w:rFonts w:cstheme="minorHAnsi"/>
          <w:b/>
        </w:rPr>
        <w:t>Operating System</w:t>
      </w:r>
      <w:r w:rsidR="008F23D4" w:rsidRPr="00646684">
        <w:rPr>
          <w:rFonts w:cstheme="minorHAnsi"/>
          <w:b/>
        </w:rPr>
        <w:t>s</w:t>
      </w:r>
      <w:r w:rsidRPr="00646684">
        <w:rPr>
          <w:rFonts w:cstheme="minorHAnsi"/>
          <w:b/>
        </w:rPr>
        <w:t xml:space="preserve">: </w:t>
      </w:r>
      <w:r w:rsidRPr="00646684">
        <w:rPr>
          <w:rFonts w:cstheme="minorHAnsi"/>
        </w:rPr>
        <w:t>MS Windows, Linux/UNIX, OS X</w:t>
      </w:r>
      <w:r w:rsidR="007825ED">
        <w:rPr>
          <w:rFonts w:cstheme="minorHAnsi"/>
        </w:rPr>
        <w:t>, and Virtual Machine</w:t>
      </w:r>
      <w:r w:rsidR="007861C8" w:rsidRPr="00646684">
        <w:rPr>
          <w:rFonts w:cstheme="minorHAnsi"/>
        </w:rPr>
        <w:t xml:space="preserve"> </w:t>
      </w:r>
    </w:p>
    <w:p w14:paraId="42C1193C" w14:textId="0D59DC60" w:rsidR="0041157C" w:rsidRDefault="0041157C">
      <w:pPr>
        <w:pStyle w:val="ListParagraph"/>
        <w:numPr>
          <w:ilvl w:val="0"/>
          <w:numId w:val="13"/>
        </w:numPr>
        <w:rPr>
          <w:ins w:id="156" w:author="Jiang Yan" w:date="2014-04-01T10:09:00Z"/>
          <w:rFonts w:asciiTheme="majorHAnsi" w:hAnsiTheme="majorHAnsi"/>
          <w:b/>
        </w:rPr>
        <w:pPrChange w:id="157" w:author="Jiang Yan" w:date="2014-04-01T10:08:00Z">
          <w:pPr>
            <w:ind w:left="720"/>
          </w:pPr>
        </w:pPrChange>
      </w:pPr>
      <w:ins w:id="158" w:author="Jiang Yan" w:date="2014-04-01T10:08:00Z">
        <w:r>
          <w:rPr>
            <w:rFonts w:asciiTheme="majorHAnsi" w:hAnsiTheme="majorHAnsi"/>
            <w:b/>
          </w:rPr>
          <w:t xml:space="preserve">Languages: </w:t>
        </w:r>
      </w:ins>
    </w:p>
    <w:p w14:paraId="4B68142F" w14:textId="22A65132" w:rsidR="0041157C" w:rsidRPr="0015421B" w:rsidDel="0038497F" w:rsidRDefault="0041157C" w:rsidP="0041157C">
      <w:pPr>
        <w:ind w:left="720"/>
        <w:rPr>
          <w:ins w:id="159" w:author="Jiang Yan" w:date="2014-04-01T10:09:00Z"/>
          <w:del w:id="160" w:author="Duke" w:date="2014-04-01T14:03:00Z"/>
          <w:rFonts w:cstheme="minorHAnsi"/>
          <w:rPrChange w:id="161" w:author="Jiang Yan" w:date="2014-04-01T10:38:00Z">
            <w:rPr>
              <w:ins w:id="162" w:author="Jiang Yan" w:date="2014-04-01T10:09:00Z"/>
              <w:del w:id="163" w:author="Duke" w:date="2014-04-01T14:03:00Z"/>
              <w:rFonts w:asciiTheme="majorHAnsi" w:hAnsiTheme="majorHAnsi"/>
            </w:rPr>
          </w:rPrChange>
        </w:rPr>
      </w:pPr>
      <w:ins w:id="164" w:author="Jiang Yan" w:date="2014-04-01T10:09:00Z">
        <w:r w:rsidRPr="0015421B">
          <w:rPr>
            <w:rFonts w:cstheme="minorHAnsi"/>
            <w:b/>
            <w:rPrChange w:id="165" w:author="Jiang Yan" w:date="2014-04-01T10:38:00Z">
              <w:rPr>
                <w:rFonts w:asciiTheme="majorHAnsi" w:hAnsiTheme="majorHAnsi"/>
                <w:b/>
              </w:rPr>
            </w:rPrChange>
          </w:rPr>
          <w:t xml:space="preserve">English: </w:t>
        </w:r>
        <w:r w:rsidRPr="0015421B">
          <w:rPr>
            <w:rFonts w:cstheme="minorHAnsi"/>
            <w:rPrChange w:id="166" w:author="Jiang Yan" w:date="2014-04-01T10:38:00Z">
              <w:rPr>
                <w:rFonts w:asciiTheme="majorHAnsi" w:hAnsiTheme="majorHAnsi"/>
              </w:rPr>
            </w:rPrChange>
          </w:rPr>
          <w:t>fluent</w:t>
        </w:r>
      </w:ins>
      <w:proofErr w:type="gramStart"/>
      <w:ins w:id="167" w:author="Duke" w:date="2014-04-01T14:03:00Z">
        <w:r w:rsidR="0038497F">
          <w:rPr>
            <w:rFonts w:cstheme="minorHAnsi"/>
            <w:b/>
          </w:rPr>
          <w:t>;</w:t>
        </w:r>
        <w:proofErr w:type="gramEnd"/>
        <w:r w:rsidR="0038497F">
          <w:rPr>
            <w:rFonts w:cstheme="minorHAnsi"/>
            <w:b/>
          </w:rPr>
          <w:t xml:space="preserve"> </w:t>
        </w:r>
      </w:ins>
    </w:p>
    <w:p w14:paraId="427E15E4" w14:textId="19C589A8" w:rsidR="0041157C" w:rsidRPr="0015421B" w:rsidRDefault="0041157C" w:rsidP="0038497F">
      <w:pPr>
        <w:ind w:left="720"/>
        <w:rPr>
          <w:rFonts w:cstheme="minorHAnsi"/>
        </w:rPr>
      </w:pPr>
      <w:ins w:id="168" w:author="Jiang Yan" w:date="2014-04-01T10:09:00Z">
        <w:r w:rsidRPr="0015421B">
          <w:rPr>
            <w:rFonts w:cstheme="minorHAnsi"/>
            <w:b/>
            <w:rPrChange w:id="169" w:author="Jiang Yan" w:date="2014-04-01T10:38:00Z">
              <w:rPr>
                <w:rFonts w:asciiTheme="majorHAnsi" w:hAnsiTheme="majorHAnsi"/>
                <w:b/>
              </w:rPr>
            </w:rPrChange>
          </w:rPr>
          <w:t>Mandarin Chinese:</w:t>
        </w:r>
        <w:r w:rsidRPr="0015421B">
          <w:rPr>
            <w:rFonts w:cstheme="minorHAnsi"/>
            <w:rPrChange w:id="170" w:author="Jiang Yan" w:date="2014-04-01T10:38:00Z">
              <w:rPr>
                <w:rFonts w:asciiTheme="majorHAnsi" w:hAnsiTheme="majorHAnsi"/>
              </w:rPr>
            </w:rPrChange>
          </w:rPr>
          <w:t xml:space="preserve"> Native</w:t>
        </w:r>
      </w:ins>
    </w:p>
    <w:p w14:paraId="0AE6578A" w14:textId="77777777" w:rsidR="0062043A" w:rsidRDefault="0062043A" w:rsidP="00C03966">
      <w:pPr>
        <w:pStyle w:val="BodyText"/>
        <w:rPr>
          <w:ins w:id="171" w:author="Duke" w:date="2014-04-01T14:38:00Z"/>
          <w:rFonts w:asciiTheme="majorHAnsi" w:hAnsiTheme="majorHAnsi" w:cstheme="majorHAnsi"/>
        </w:rPr>
      </w:pPr>
    </w:p>
    <w:p w14:paraId="69AD37DC" w14:textId="6A28376A" w:rsidR="0062043A" w:rsidRDefault="0062043A" w:rsidP="00C03966">
      <w:pPr>
        <w:pStyle w:val="BodyText"/>
        <w:rPr>
          <w:ins w:id="172" w:author="Duke" w:date="2014-04-01T14:38:00Z"/>
          <w:rFonts w:asciiTheme="majorHAnsi" w:hAnsiTheme="majorHAnsi" w:cstheme="majorHAnsi"/>
        </w:rPr>
      </w:pPr>
      <w:ins w:id="173" w:author="Duke" w:date="2014-04-01T14:36:00Z">
        <w:r w:rsidRPr="0062043A">
          <w:rPr>
            <w:rFonts w:asciiTheme="majorHAnsi" w:hAnsiTheme="majorHAnsi" w:cstheme="majorHAnsi"/>
            <w:rPrChange w:id="174" w:author="Duke" w:date="2014-04-01T14:36:00Z">
              <w:rPr/>
            </w:rPrChange>
          </w:rPr>
          <w:t>Bibliography</w:t>
        </w:r>
      </w:ins>
    </w:p>
    <w:p w14:paraId="7C5B8484" w14:textId="77777777" w:rsidR="0062043A" w:rsidRDefault="0062043A" w:rsidP="00C03966">
      <w:pPr>
        <w:pStyle w:val="BodyText"/>
        <w:rPr>
          <w:ins w:id="175" w:author="Duke" w:date="2014-04-01T14:41:00Z"/>
          <w:rFonts w:asciiTheme="majorHAnsi" w:hAnsiTheme="majorHAnsi" w:cstheme="majorHAnsi"/>
          <w:sz w:val="12"/>
          <w:szCs w:val="12"/>
        </w:rPr>
      </w:pPr>
      <w:proofErr w:type="gramStart"/>
      <w:ins w:id="176" w:author="Duke" w:date="2014-04-01T14:38:00Z">
        <w:r w:rsidRPr="0062043A">
          <w:rPr>
            <w:rFonts w:asciiTheme="majorHAnsi" w:hAnsiTheme="majorHAnsi" w:cstheme="majorHAnsi"/>
            <w:sz w:val="12"/>
            <w:szCs w:val="12"/>
            <w:rPrChange w:id="177" w:author="Duke" w:date="2014-04-01T14:38:00Z">
              <w:rPr>
                <w:rFonts w:asciiTheme="majorHAnsi" w:hAnsiTheme="majorHAnsi" w:cstheme="majorHAnsi"/>
              </w:rPr>
            </w:rPrChange>
          </w:rPr>
          <w:t>Hong, M., et al. (2012).</w:t>
        </w:r>
        <w:proofErr w:type="gramEnd"/>
        <w:r w:rsidRPr="0062043A">
          <w:rPr>
            <w:rFonts w:asciiTheme="majorHAnsi" w:hAnsiTheme="majorHAnsi" w:cstheme="majorHAnsi"/>
            <w:sz w:val="12"/>
            <w:szCs w:val="12"/>
            <w:rPrChange w:id="178" w:author="Duke" w:date="2014-04-01T14:38:00Z">
              <w:rPr>
                <w:rFonts w:asciiTheme="majorHAnsi" w:hAnsiTheme="majorHAnsi" w:cstheme="majorHAnsi"/>
              </w:rPr>
            </w:rPrChange>
          </w:rPr>
          <w:t xml:space="preserve"> </w:t>
        </w:r>
        <w:proofErr w:type="gramStart"/>
        <w:r w:rsidRPr="0062043A">
          <w:rPr>
            <w:rFonts w:asciiTheme="majorHAnsi" w:hAnsiTheme="majorHAnsi" w:cstheme="majorHAnsi"/>
            <w:sz w:val="12"/>
            <w:szCs w:val="12"/>
            <w:rPrChange w:id="179" w:author="Duke" w:date="2014-04-01T14:38:00Z">
              <w:rPr>
                <w:rFonts w:asciiTheme="majorHAnsi" w:hAnsiTheme="majorHAnsi" w:cstheme="majorHAnsi"/>
              </w:rPr>
            </w:rPrChange>
          </w:rPr>
          <w:t>A cost-effective tag design for memory data authentication in embedded systems.</w:t>
        </w:r>
        <w:proofErr w:type="gramEnd"/>
        <w:r w:rsidRPr="0062043A">
          <w:rPr>
            <w:rFonts w:asciiTheme="majorHAnsi" w:hAnsiTheme="majorHAnsi" w:cstheme="majorHAnsi"/>
            <w:sz w:val="12"/>
            <w:szCs w:val="12"/>
            <w:rPrChange w:id="180" w:author="Duke" w:date="2014-04-01T14:38:00Z">
              <w:rPr>
                <w:rFonts w:asciiTheme="majorHAnsi" w:hAnsiTheme="majorHAnsi" w:cstheme="majorHAnsi"/>
              </w:rPr>
            </w:rPrChange>
          </w:rPr>
          <w:t xml:space="preserve"> Proceedings of the 2012 international conference on Compilers, architectures and synthesis for embedded systems. Tampere, Finland, ACM: 17-26.</w:t>
        </w:r>
      </w:ins>
    </w:p>
    <w:p w14:paraId="7AFD7B82" w14:textId="5DF7C43F" w:rsidR="0062043A" w:rsidRPr="0062043A" w:rsidRDefault="0062043A" w:rsidP="00C03966">
      <w:pPr>
        <w:pStyle w:val="BodyText"/>
        <w:rPr>
          <w:ins w:id="181" w:author="Duke" w:date="2014-04-01T14:36:00Z"/>
          <w:rFonts w:asciiTheme="majorHAnsi" w:hAnsiTheme="majorHAnsi" w:cstheme="majorHAnsi"/>
          <w:sz w:val="12"/>
          <w:szCs w:val="12"/>
          <w:rPrChange w:id="182" w:author="Duke" w:date="2014-04-01T14:38:00Z">
            <w:rPr>
              <w:ins w:id="183" w:author="Duke" w:date="2014-04-01T14:36:00Z"/>
            </w:rPr>
          </w:rPrChange>
        </w:rPr>
      </w:pPr>
      <w:bookmarkStart w:id="184" w:name="_GoBack"/>
      <w:bookmarkEnd w:id="184"/>
      <w:proofErr w:type="spellStart"/>
      <w:ins w:id="185" w:author="Duke" w:date="2014-04-01T14:38:00Z">
        <w:r w:rsidRPr="0062043A">
          <w:rPr>
            <w:rFonts w:asciiTheme="majorHAnsi" w:hAnsiTheme="majorHAnsi" w:cstheme="majorHAnsi"/>
            <w:sz w:val="12"/>
            <w:szCs w:val="12"/>
            <w:rPrChange w:id="186" w:author="Duke" w:date="2014-04-01T14:38:00Z">
              <w:rPr>
                <w:rFonts w:asciiTheme="majorHAnsi" w:hAnsiTheme="majorHAnsi" w:cstheme="majorHAnsi"/>
              </w:rPr>
            </w:rPrChange>
          </w:rPr>
          <w:t>Kuz</w:t>
        </w:r>
        <w:proofErr w:type="spellEnd"/>
        <w:r w:rsidRPr="0062043A">
          <w:rPr>
            <w:rFonts w:asciiTheme="majorHAnsi" w:hAnsiTheme="majorHAnsi" w:cstheme="majorHAnsi"/>
            <w:sz w:val="12"/>
            <w:szCs w:val="12"/>
            <w:rPrChange w:id="187" w:author="Duke" w:date="2014-04-01T14:38:00Z">
              <w:rPr>
                <w:rFonts w:asciiTheme="majorHAnsi" w:hAnsiTheme="majorHAnsi" w:cstheme="majorHAnsi"/>
              </w:rPr>
            </w:rPrChange>
          </w:rPr>
          <w:t>, I., et al. (2007). "</w:t>
        </w:r>
        <w:proofErr w:type="spellStart"/>
        <w:r w:rsidRPr="0062043A">
          <w:rPr>
            <w:rFonts w:asciiTheme="majorHAnsi" w:hAnsiTheme="majorHAnsi" w:cstheme="majorHAnsi"/>
            <w:sz w:val="12"/>
            <w:szCs w:val="12"/>
            <w:rPrChange w:id="188" w:author="Duke" w:date="2014-04-01T14:38:00Z">
              <w:rPr>
                <w:rFonts w:asciiTheme="majorHAnsi" w:hAnsiTheme="majorHAnsi" w:cstheme="majorHAnsi"/>
              </w:rPr>
            </w:rPrChange>
          </w:rPr>
          <w:t>CAmkES</w:t>
        </w:r>
        <w:proofErr w:type="spellEnd"/>
        <w:r w:rsidRPr="0062043A">
          <w:rPr>
            <w:rFonts w:asciiTheme="majorHAnsi" w:hAnsiTheme="majorHAnsi" w:cstheme="majorHAnsi"/>
            <w:sz w:val="12"/>
            <w:szCs w:val="12"/>
            <w:rPrChange w:id="189" w:author="Duke" w:date="2014-04-01T14:38:00Z">
              <w:rPr>
                <w:rFonts w:asciiTheme="majorHAnsi" w:hAnsiTheme="majorHAnsi" w:cstheme="majorHAnsi"/>
              </w:rPr>
            </w:rPrChange>
          </w:rPr>
          <w:t xml:space="preserve">: A component model for secure microkernel-based embedded systems." J. Syst. </w:t>
        </w:r>
        <w:proofErr w:type="spellStart"/>
        <w:r w:rsidRPr="0062043A">
          <w:rPr>
            <w:rFonts w:asciiTheme="majorHAnsi" w:hAnsiTheme="majorHAnsi" w:cstheme="majorHAnsi"/>
            <w:sz w:val="12"/>
            <w:szCs w:val="12"/>
            <w:rPrChange w:id="190" w:author="Duke" w:date="2014-04-01T14:38:00Z">
              <w:rPr>
                <w:rFonts w:asciiTheme="majorHAnsi" w:hAnsiTheme="majorHAnsi" w:cstheme="majorHAnsi"/>
              </w:rPr>
            </w:rPrChange>
          </w:rPr>
          <w:t>Softw</w:t>
        </w:r>
        <w:proofErr w:type="spellEnd"/>
        <w:r w:rsidRPr="0062043A">
          <w:rPr>
            <w:rFonts w:asciiTheme="majorHAnsi" w:hAnsiTheme="majorHAnsi" w:cstheme="majorHAnsi"/>
            <w:sz w:val="12"/>
            <w:szCs w:val="12"/>
            <w:rPrChange w:id="191" w:author="Duke" w:date="2014-04-01T14:38:00Z">
              <w:rPr>
                <w:rFonts w:asciiTheme="majorHAnsi" w:hAnsiTheme="majorHAnsi" w:cstheme="majorHAnsi"/>
              </w:rPr>
            </w:rPrChange>
          </w:rPr>
          <w:t>. 80(5): 687-699.</w:t>
        </w:r>
      </w:ins>
    </w:p>
    <w:p w14:paraId="70CAC1B4" w14:textId="376799CA" w:rsidR="00D320AA" w:rsidRPr="0062043A" w:rsidDel="0038497F" w:rsidRDefault="00D320AA" w:rsidP="0062043A">
      <w:pPr>
        <w:pStyle w:val="Heading1"/>
        <w:ind w:left="0" w:firstLine="0"/>
        <w:rPr>
          <w:del w:id="192" w:author="Duke" w:date="2014-04-01T14:02:00Z"/>
          <w:color w:val="auto"/>
          <w:sz w:val="16"/>
          <w:szCs w:val="16"/>
          <w:rPrChange w:id="193" w:author="Duke" w:date="2014-04-01T14:37:00Z">
            <w:rPr>
              <w:del w:id="194" w:author="Duke" w:date="2014-04-01T14:02:00Z"/>
              <w:color w:val="auto"/>
            </w:rPr>
          </w:rPrChange>
        </w:rPr>
      </w:pPr>
      <w:del w:id="195" w:author="Duke" w:date="2014-04-01T14:02:00Z">
        <w:r w:rsidRPr="0062043A" w:rsidDel="0038497F">
          <w:rPr>
            <w:color w:val="auto"/>
            <w:sz w:val="16"/>
            <w:szCs w:val="16"/>
            <w:rPrChange w:id="196" w:author="Duke" w:date="2014-04-01T14:37:00Z">
              <w:rPr>
                <w:color w:val="auto"/>
              </w:rPr>
            </w:rPrChange>
          </w:rPr>
          <w:delText>Extr</w:delText>
        </w:r>
        <w:r w:rsidR="00CE06EF" w:rsidRPr="0062043A" w:rsidDel="0038497F">
          <w:rPr>
            <w:color w:val="auto"/>
            <w:sz w:val="16"/>
            <w:szCs w:val="16"/>
            <w:rPrChange w:id="197" w:author="Duke" w:date="2014-04-01T14:37:00Z">
              <w:rPr>
                <w:color w:val="auto"/>
              </w:rPr>
            </w:rPrChange>
          </w:rPr>
          <w:delText>a-Curricular Activity</w:delText>
        </w:r>
        <w:r w:rsidR="00F362DD" w:rsidRPr="0062043A" w:rsidDel="0038497F">
          <w:rPr>
            <w:rFonts w:cstheme="minorHAnsi"/>
            <w:b w:val="0"/>
            <w:sz w:val="16"/>
            <w:szCs w:val="16"/>
            <w:rPrChange w:id="198" w:author="Duke" w:date="2014-04-01T14:37:00Z">
              <w:rPr>
                <w:rFonts w:cstheme="minorHAnsi"/>
                <w:b w:val="0"/>
              </w:rPr>
            </w:rPrChange>
          </w:rPr>
          <w:tab/>
        </w:r>
      </w:del>
    </w:p>
    <w:p w14:paraId="50481218" w14:textId="4511913E" w:rsidR="006F3637" w:rsidRPr="0062043A" w:rsidDel="0038497F" w:rsidRDefault="0062043A" w:rsidP="00C03966">
      <w:pPr>
        <w:pStyle w:val="Heading2"/>
        <w:rPr>
          <w:del w:id="199" w:author="Duke" w:date="2014-04-01T14:02:00Z"/>
          <w:b w:val="0"/>
          <w:sz w:val="16"/>
          <w:szCs w:val="16"/>
          <w:rPrChange w:id="200" w:author="Duke" w:date="2014-04-01T14:37:00Z">
            <w:rPr>
              <w:del w:id="201" w:author="Duke" w:date="2014-04-01T14:02:00Z"/>
              <w:b w:val="0"/>
            </w:rPr>
          </w:rPrChange>
        </w:rPr>
      </w:pPr>
      <w:customXmlDelRangeStart w:id="202" w:author="Duke" w:date="2014-04-01T14:02:00Z"/>
      <w:sdt>
        <w:sdtPr>
          <w:rPr>
            <w:sz w:val="16"/>
            <w:szCs w:val="16"/>
            <w:rPrChange w:id="203" w:author="Duke" w:date="2014-04-01T14:37:00Z">
              <w:rPr/>
            </w:rPrChange>
          </w:rPr>
          <w:id w:val="1077634855"/>
          <w:placeholder>
            <w:docPart w:val="5DEA489B83574B8C9921C12772373734"/>
          </w:placeholder>
        </w:sdtPr>
        <w:sdtEndPr>
          <w:rPr>
            <w:rPrChange w:id="204" w:author="Duke" w:date="2014-04-01T14:37:00Z">
              <w:rPr/>
            </w:rPrChange>
          </w:rPr>
        </w:sdtEndPr>
        <w:sdtContent>
          <w:customXmlDelRangeEnd w:id="202"/>
          <w:del w:id="205" w:author="Duke" w:date="2014-04-01T14:02:00Z">
            <w:r w:rsidR="006F3637" w:rsidRPr="0062043A" w:rsidDel="0038497F">
              <w:rPr>
                <w:color w:val="auto"/>
                <w:sz w:val="16"/>
                <w:szCs w:val="16"/>
                <w:rPrChange w:id="206" w:author="Duke" w:date="2014-04-01T14:37:00Z">
                  <w:rPr>
                    <w:color w:val="auto"/>
                  </w:rPr>
                </w:rPrChange>
              </w:rPr>
              <w:delText xml:space="preserve">Vice-Present, </w:delText>
            </w:r>
            <w:r w:rsidR="006F3637" w:rsidRPr="0062043A" w:rsidDel="0038497F">
              <w:rPr>
                <w:sz w:val="16"/>
                <w:szCs w:val="16"/>
                <w:rPrChange w:id="207" w:author="Duke" w:date="2014-04-01T14:37:00Z">
                  <w:rPr/>
                </w:rPrChange>
              </w:rPr>
              <w:delText>Beihang University Volunteer Association</w:delText>
            </w:r>
          </w:del>
          <w:customXmlDelRangeStart w:id="208" w:author="Duke" w:date="2014-04-01T14:02:00Z"/>
        </w:sdtContent>
      </w:sdt>
      <w:customXmlDelRangeEnd w:id="208"/>
      <w:del w:id="209" w:author="Duke" w:date="2014-04-01T14:02:00Z">
        <w:r w:rsidR="006F3637" w:rsidRPr="0062043A" w:rsidDel="0038497F">
          <w:rPr>
            <w:b w:val="0"/>
            <w:sz w:val="16"/>
            <w:szCs w:val="16"/>
            <w:rPrChange w:id="210" w:author="Duke" w:date="2014-04-01T14:37:00Z">
              <w:rPr>
                <w:b w:val="0"/>
              </w:rPr>
            </w:rPrChange>
          </w:rPr>
          <w:delText xml:space="preserve"> </w:delText>
        </w:r>
        <w:r w:rsidR="006F3637" w:rsidRPr="0062043A" w:rsidDel="0038497F">
          <w:rPr>
            <w:b w:val="0"/>
            <w:sz w:val="16"/>
            <w:szCs w:val="16"/>
            <w:rPrChange w:id="211" w:author="Duke" w:date="2014-04-01T14:37:00Z">
              <w:rPr>
                <w:b w:val="0"/>
              </w:rPr>
            </w:rPrChange>
          </w:rPr>
          <w:tab/>
        </w:r>
        <w:r w:rsidR="006F3637" w:rsidRPr="0062043A" w:rsidDel="0038497F">
          <w:rPr>
            <w:b w:val="0"/>
            <w:sz w:val="16"/>
            <w:szCs w:val="16"/>
            <w:rPrChange w:id="212" w:author="Duke" w:date="2014-04-01T14:37:00Z">
              <w:rPr>
                <w:b w:val="0"/>
              </w:rPr>
            </w:rPrChange>
          </w:rPr>
          <w:tab/>
        </w:r>
        <w:r w:rsidR="006F3637" w:rsidRPr="0062043A" w:rsidDel="0038497F">
          <w:rPr>
            <w:b w:val="0"/>
            <w:sz w:val="16"/>
            <w:szCs w:val="16"/>
            <w:rPrChange w:id="213" w:author="Duke" w:date="2014-04-01T14:37:00Z">
              <w:rPr>
                <w:b w:val="0"/>
              </w:rPr>
            </w:rPrChange>
          </w:rPr>
          <w:tab/>
        </w:r>
        <w:r w:rsidR="006F3637" w:rsidRPr="0062043A" w:rsidDel="0038497F">
          <w:rPr>
            <w:b w:val="0"/>
            <w:sz w:val="16"/>
            <w:szCs w:val="16"/>
            <w:rPrChange w:id="214" w:author="Duke" w:date="2014-04-01T14:37:00Z">
              <w:rPr>
                <w:b w:val="0"/>
              </w:rPr>
            </w:rPrChange>
          </w:rPr>
          <w:tab/>
        </w:r>
        <w:r w:rsidR="006F3637" w:rsidRPr="0062043A" w:rsidDel="0038497F">
          <w:rPr>
            <w:b w:val="0"/>
            <w:sz w:val="16"/>
            <w:szCs w:val="16"/>
            <w:rPrChange w:id="215" w:author="Duke" w:date="2014-04-01T14:37:00Z">
              <w:rPr>
                <w:b w:val="0"/>
              </w:rPr>
            </w:rPrChange>
          </w:rPr>
          <w:tab/>
        </w:r>
        <w:r w:rsidR="006F3637" w:rsidRPr="0062043A" w:rsidDel="0038497F">
          <w:rPr>
            <w:color w:val="auto"/>
            <w:sz w:val="16"/>
            <w:szCs w:val="16"/>
            <w:rPrChange w:id="216" w:author="Duke" w:date="2014-04-01T14:37:00Z">
              <w:rPr>
                <w:color w:val="auto"/>
              </w:rPr>
            </w:rPrChange>
          </w:rPr>
          <w:delText>Nov 2012 – Feb 2013</w:delText>
        </w:r>
      </w:del>
    </w:p>
    <w:p w14:paraId="77EAFFDA" w14:textId="5203C091" w:rsidR="006F3637" w:rsidRPr="0062043A" w:rsidDel="0038497F" w:rsidRDefault="006F3637" w:rsidP="00C03966">
      <w:pPr>
        <w:pStyle w:val="Heading2"/>
        <w:numPr>
          <w:ilvl w:val="0"/>
          <w:numId w:val="20"/>
        </w:numPr>
        <w:ind w:left="0" w:firstLine="0"/>
        <w:rPr>
          <w:del w:id="217" w:author="Duke" w:date="2014-04-01T14:02:00Z"/>
          <w:rFonts w:asciiTheme="minorHAnsi" w:hAnsiTheme="minorHAnsi" w:cstheme="minorHAnsi"/>
          <w:color w:val="auto"/>
          <w:sz w:val="16"/>
          <w:szCs w:val="16"/>
          <w:rPrChange w:id="218" w:author="Duke" w:date="2014-04-01T14:37:00Z">
            <w:rPr>
              <w:del w:id="219" w:author="Duke" w:date="2014-04-01T14:02:00Z"/>
              <w:rFonts w:asciiTheme="minorHAnsi" w:hAnsiTheme="minorHAnsi" w:cstheme="minorHAnsi"/>
              <w:color w:val="auto"/>
            </w:rPr>
          </w:rPrChange>
        </w:rPr>
      </w:pPr>
      <w:del w:id="220" w:author="Duke" w:date="2014-04-01T14:02:00Z">
        <w:r w:rsidRPr="0062043A" w:rsidDel="0038497F">
          <w:rPr>
            <w:rStyle w:val="apple-converted-space"/>
            <w:rFonts w:asciiTheme="minorHAnsi" w:eastAsia="宋体" w:hAnsiTheme="minorHAnsi" w:cstheme="minorHAnsi"/>
            <w:sz w:val="16"/>
            <w:szCs w:val="16"/>
            <w:shd w:val="clear" w:color="auto" w:fill="FFFFFF"/>
            <w:lang w:eastAsia="zh-CN"/>
            <w:rPrChange w:id="221" w:author="Duke" w:date="2014-04-01T14:37:00Z">
              <w:rPr>
                <w:rStyle w:val="apple-converted-space"/>
                <w:rFonts w:asciiTheme="minorHAnsi" w:eastAsia="宋体" w:hAnsiTheme="minorHAnsi" w:cstheme="minorHAnsi"/>
                <w:shd w:val="clear" w:color="auto" w:fill="FFFFFF"/>
                <w:lang w:eastAsia="zh-CN"/>
              </w:rPr>
            </w:rPrChange>
          </w:rPr>
          <w:delText>Venue Administration Volunteer</w:delText>
        </w:r>
        <w:r w:rsidRPr="0062043A" w:rsidDel="0038497F">
          <w:rPr>
            <w:rStyle w:val="apple-converted-space"/>
            <w:rFonts w:asciiTheme="minorHAnsi" w:hAnsiTheme="minorHAnsi" w:cstheme="minorHAnsi"/>
            <w:b w:val="0"/>
            <w:sz w:val="16"/>
            <w:szCs w:val="16"/>
            <w:shd w:val="clear" w:color="auto" w:fill="FFFFFF"/>
            <w:rPrChange w:id="222" w:author="Duke" w:date="2014-04-01T14:37:00Z">
              <w:rPr>
                <w:rStyle w:val="apple-converted-space"/>
                <w:rFonts w:asciiTheme="minorHAnsi" w:hAnsiTheme="minorHAnsi" w:cstheme="minorHAnsi"/>
                <w:b w:val="0"/>
                <w:shd w:val="clear" w:color="auto" w:fill="FFFFFF"/>
              </w:rPr>
            </w:rPrChange>
          </w:rPr>
          <w:delText xml:space="preserve"> of 11</w:delText>
        </w:r>
        <w:r w:rsidRPr="0062043A" w:rsidDel="0038497F">
          <w:rPr>
            <w:rStyle w:val="apple-converted-space"/>
            <w:rFonts w:asciiTheme="minorHAnsi" w:hAnsiTheme="minorHAnsi" w:cstheme="minorHAnsi"/>
            <w:b w:val="0"/>
            <w:sz w:val="16"/>
            <w:szCs w:val="16"/>
            <w:shd w:val="clear" w:color="auto" w:fill="FFFFFF"/>
            <w:vertAlign w:val="superscript"/>
            <w:rPrChange w:id="223" w:author="Duke" w:date="2014-04-01T14:37:00Z">
              <w:rPr>
                <w:rStyle w:val="apple-converted-space"/>
                <w:rFonts w:asciiTheme="minorHAnsi" w:hAnsiTheme="minorHAnsi" w:cstheme="minorHAnsi"/>
                <w:b w:val="0"/>
                <w:shd w:val="clear" w:color="auto" w:fill="FFFFFF"/>
                <w:vertAlign w:val="superscript"/>
              </w:rPr>
            </w:rPrChange>
          </w:rPr>
          <w:delText>th</w:delText>
        </w:r>
        <w:r w:rsidRPr="0062043A" w:rsidDel="0038497F">
          <w:rPr>
            <w:rStyle w:val="apple-converted-space"/>
            <w:rFonts w:asciiTheme="minorHAnsi" w:hAnsiTheme="minorHAnsi" w:cstheme="minorHAnsi"/>
            <w:b w:val="0"/>
            <w:sz w:val="16"/>
            <w:szCs w:val="16"/>
            <w:shd w:val="clear" w:color="auto" w:fill="FFFFFF"/>
            <w:rPrChange w:id="224" w:author="Duke" w:date="2014-04-01T14:37:00Z">
              <w:rPr>
                <w:rStyle w:val="apple-converted-space"/>
                <w:rFonts w:asciiTheme="minorHAnsi" w:hAnsiTheme="minorHAnsi" w:cstheme="minorHAnsi"/>
                <w:b w:val="0"/>
                <w:shd w:val="clear" w:color="auto" w:fill="FFFFFF"/>
              </w:rPr>
            </w:rPrChange>
          </w:rPr>
          <w:delText xml:space="preserve"> </w:delText>
        </w:r>
        <w:r w:rsidR="00A24D49" w:rsidRPr="0062043A" w:rsidDel="0038497F">
          <w:rPr>
            <w:rStyle w:val="apple-converted-space"/>
            <w:rFonts w:asciiTheme="minorHAnsi" w:hAnsiTheme="minorHAnsi" w:cstheme="minorHAnsi"/>
            <w:b w:val="0"/>
            <w:sz w:val="16"/>
            <w:szCs w:val="16"/>
            <w:shd w:val="clear" w:color="auto" w:fill="FFFFFF"/>
            <w:rPrChange w:id="225" w:author="Duke" w:date="2014-04-01T14:37:00Z">
              <w:rPr>
                <w:rStyle w:val="apple-converted-space"/>
                <w:rFonts w:asciiTheme="minorHAnsi" w:hAnsiTheme="minorHAnsi" w:cstheme="minorHAnsi"/>
                <w:b w:val="0"/>
                <w:shd w:val="clear" w:color="auto" w:fill="FFFFFF"/>
              </w:rPr>
            </w:rPrChange>
          </w:rPr>
          <w:delText xml:space="preserve">China </w:delText>
        </w:r>
        <w:r w:rsidR="00A24D49" w:rsidRPr="0062043A" w:rsidDel="0038497F">
          <w:rPr>
            <w:rFonts w:asciiTheme="minorHAnsi" w:hAnsiTheme="minorHAnsi" w:cstheme="minorHAnsi"/>
            <w:b w:val="0"/>
            <w:sz w:val="16"/>
            <w:szCs w:val="16"/>
            <w:shd w:val="clear" w:color="auto" w:fill="FFFFFF"/>
            <w:rPrChange w:id="226" w:author="Duke" w:date="2014-04-01T14:37:00Z">
              <w:rPr>
                <w:rFonts w:asciiTheme="minorHAnsi" w:hAnsiTheme="minorHAnsi" w:cstheme="minorHAnsi"/>
                <w:b w:val="0"/>
                <w:shd w:val="clear" w:color="auto" w:fill="FFFFFF"/>
              </w:rPr>
            </w:rPrChange>
          </w:rPr>
          <w:delText xml:space="preserve">National Competition of </w:delText>
        </w:r>
        <w:r w:rsidRPr="0062043A" w:rsidDel="0038497F">
          <w:rPr>
            <w:rFonts w:asciiTheme="minorHAnsi" w:hAnsiTheme="minorHAnsi" w:cstheme="minorHAnsi"/>
            <w:b w:val="0"/>
            <w:sz w:val="16"/>
            <w:szCs w:val="16"/>
            <w:shd w:val="clear" w:color="auto" w:fill="FFFFFF"/>
            <w:rPrChange w:id="227" w:author="Duke" w:date="2014-04-01T14:37:00Z">
              <w:rPr>
                <w:rFonts w:asciiTheme="minorHAnsi" w:hAnsiTheme="minorHAnsi" w:cstheme="minorHAnsi"/>
                <w:b w:val="0"/>
                <w:shd w:val="clear" w:color="auto" w:fill="FFFFFF"/>
              </w:rPr>
            </w:rPrChange>
          </w:rPr>
          <w:delText>College Students' Extracurricular Academic and Scientific Achievement</w:delText>
        </w:r>
        <w:r w:rsidRPr="0062043A" w:rsidDel="0038497F">
          <w:rPr>
            <w:rFonts w:asciiTheme="minorHAnsi" w:hAnsiTheme="minorHAnsi" w:cstheme="minorHAnsi"/>
            <w:color w:val="auto"/>
            <w:sz w:val="16"/>
            <w:szCs w:val="16"/>
            <w:rPrChange w:id="228" w:author="Duke" w:date="2014-04-01T14:37:00Z">
              <w:rPr>
                <w:rFonts w:asciiTheme="minorHAnsi" w:hAnsiTheme="minorHAnsi" w:cstheme="minorHAnsi"/>
                <w:color w:val="auto"/>
              </w:rPr>
            </w:rPrChange>
          </w:rPr>
          <w:tab/>
        </w:r>
        <w:r w:rsidRPr="0062043A" w:rsidDel="0038497F">
          <w:rPr>
            <w:rFonts w:asciiTheme="minorHAnsi" w:hAnsiTheme="minorHAnsi" w:cstheme="minorHAnsi"/>
            <w:color w:val="auto"/>
            <w:sz w:val="16"/>
            <w:szCs w:val="16"/>
            <w:rPrChange w:id="229" w:author="Duke" w:date="2014-04-01T14:37:00Z">
              <w:rPr>
                <w:rFonts w:asciiTheme="minorHAnsi" w:hAnsiTheme="minorHAnsi" w:cstheme="minorHAnsi"/>
                <w:color w:val="auto"/>
              </w:rPr>
            </w:rPrChange>
          </w:rPr>
          <w:tab/>
        </w:r>
        <w:r w:rsidRPr="0062043A" w:rsidDel="0038497F">
          <w:rPr>
            <w:rFonts w:asciiTheme="minorHAnsi" w:hAnsiTheme="minorHAnsi" w:cstheme="minorHAnsi"/>
            <w:color w:val="auto"/>
            <w:sz w:val="16"/>
            <w:szCs w:val="16"/>
            <w:rPrChange w:id="230" w:author="Duke" w:date="2014-04-01T14:37:00Z">
              <w:rPr>
                <w:rFonts w:asciiTheme="minorHAnsi" w:hAnsiTheme="minorHAnsi" w:cstheme="minorHAnsi"/>
                <w:color w:val="auto"/>
              </w:rPr>
            </w:rPrChange>
          </w:rPr>
          <w:tab/>
        </w:r>
        <w:r w:rsidRPr="0062043A" w:rsidDel="0038497F">
          <w:rPr>
            <w:rFonts w:asciiTheme="minorHAnsi" w:hAnsiTheme="minorHAnsi" w:cstheme="minorHAnsi"/>
            <w:color w:val="auto"/>
            <w:sz w:val="16"/>
            <w:szCs w:val="16"/>
            <w:rPrChange w:id="231" w:author="Duke" w:date="2014-04-01T14:37:00Z">
              <w:rPr>
                <w:rFonts w:asciiTheme="minorHAnsi" w:hAnsiTheme="minorHAnsi" w:cstheme="minorHAnsi"/>
                <w:color w:val="auto"/>
              </w:rPr>
            </w:rPrChange>
          </w:rPr>
          <w:tab/>
        </w:r>
        <w:r w:rsidRPr="0062043A" w:rsidDel="0038497F">
          <w:rPr>
            <w:rFonts w:asciiTheme="minorHAnsi" w:hAnsiTheme="minorHAnsi" w:cstheme="minorHAnsi"/>
            <w:color w:val="auto"/>
            <w:sz w:val="16"/>
            <w:szCs w:val="16"/>
            <w:rPrChange w:id="232" w:author="Duke" w:date="2014-04-01T14:37:00Z">
              <w:rPr>
                <w:rFonts w:asciiTheme="minorHAnsi" w:hAnsiTheme="minorHAnsi" w:cstheme="minorHAnsi"/>
                <w:color w:val="auto"/>
              </w:rPr>
            </w:rPrChange>
          </w:rPr>
          <w:tab/>
        </w:r>
      </w:del>
    </w:p>
    <w:customXmlDelRangeStart w:id="233" w:author="Duke" w:date="2014-04-01T14:02:00Z"/>
    <w:sdt>
      <w:sdtPr>
        <w:rPr>
          <w:rFonts w:cstheme="minorHAnsi"/>
          <w:sz w:val="16"/>
          <w:szCs w:val="16"/>
          <w:rPrChange w:id="234" w:author="Duke" w:date="2014-04-01T14:37:00Z">
            <w:rPr>
              <w:rFonts w:cstheme="minorHAnsi"/>
            </w:rPr>
          </w:rPrChange>
        </w:rPr>
        <w:id w:val="-1741558647"/>
        <w:placeholder>
          <w:docPart w:val="F9E9ECE930824BA3A68BFEA36E2E07CC"/>
        </w:placeholder>
      </w:sdtPr>
      <w:sdtEndPr>
        <w:rPr>
          <w:rPrChange w:id="235" w:author="Duke" w:date="2014-04-01T14:37:00Z">
            <w:rPr/>
          </w:rPrChange>
        </w:rPr>
      </w:sdtEndPr>
      <w:sdtContent>
        <w:customXmlDelRangeEnd w:id="233"/>
        <w:p w14:paraId="0D6645EF" w14:textId="4C51DB33" w:rsidR="006F3637" w:rsidRPr="0062043A" w:rsidDel="0038497F" w:rsidRDefault="006F3637" w:rsidP="00C03966">
          <w:pPr>
            <w:pStyle w:val="BodyText"/>
            <w:numPr>
              <w:ilvl w:val="0"/>
              <w:numId w:val="13"/>
            </w:numPr>
            <w:ind w:left="0" w:firstLine="0"/>
            <w:rPr>
              <w:del w:id="236" w:author="Duke" w:date="2014-04-01T14:02:00Z"/>
              <w:rFonts w:cstheme="minorHAnsi"/>
              <w:b/>
              <w:sz w:val="16"/>
              <w:szCs w:val="16"/>
              <w:rPrChange w:id="237" w:author="Duke" w:date="2014-04-01T14:37:00Z">
                <w:rPr>
                  <w:del w:id="238" w:author="Duke" w:date="2014-04-01T14:02:00Z"/>
                  <w:rFonts w:cstheme="minorHAnsi"/>
                  <w:b/>
                </w:rPr>
              </w:rPrChange>
            </w:rPr>
          </w:pPr>
          <w:del w:id="239" w:author="Duke" w:date="2014-04-01T14:02:00Z">
            <w:r w:rsidRPr="0062043A" w:rsidDel="0038497F">
              <w:rPr>
                <w:rFonts w:eastAsia="宋体" w:cstheme="minorHAnsi"/>
                <w:b/>
                <w:sz w:val="16"/>
                <w:szCs w:val="16"/>
                <w:lang w:eastAsia="zh-CN"/>
                <w:rPrChange w:id="240" w:author="Duke" w:date="2014-04-01T14:37:00Z">
                  <w:rPr>
                    <w:rFonts w:eastAsia="宋体" w:cstheme="minorHAnsi"/>
                    <w:b/>
                    <w:lang w:eastAsia="zh-CN"/>
                  </w:rPr>
                </w:rPrChange>
              </w:rPr>
              <w:delText xml:space="preserve">Honors: </w:delText>
            </w:r>
            <w:r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41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delText>Annual Outstanding Volunteer of Beihang University</w:delText>
            </w:r>
            <w:r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42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tab/>
            </w:r>
            <w:r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43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tab/>
            </w:r>
            <w:r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44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tab/>
            </w:r>
            <w:r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45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tab/>
              <w:delText>2009, 2010</w:delText>
            </w:r>
          </w:del>
        </w:p>
        <w:p w14:paraId="5E528DFC" w14:textId="7AA02048" w:rsidR="006F3637" w:rsidRPr="0062043A" w:rsidDel="0038497F" w:rsidRDefault="00825DE3" w:rsidP="00C03966">
          <w:pPr>
            <w:pStyle w:val="BodyText"/>
            <w:rPr>
              <w:del w:id="246" w:author="Duke" w:date="2014-04-01T14:02:00Z"/>
              <w:rFonts w:cstheme="minorHAnsi"/>
              <w:sz w:val="16"/>
              <w:szCs w:val="16"/>
              <w:rPrChange w:id="247" w:author="Duke" w:date="2014-04-01T14:37:00Z">
                <w:rPr>
                  <w:del w:id="248" w:author="Duke" w:date="2014-04-01T14:02:00Z"/>
                  <w:rFonts w:cstheme="minorHAnsi"/>
                </w:rPr>
              </w:rPrChange>
            </w:rPr>
          </w:pPr>
          <w:del w:id="249" w:author="Duke" w:date="2014-04-01T14:02:00Z">
            <w:r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50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delText>Beihang University n</w:delText>
            </w:r>
            <w:r w:rsidR="006F3637"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51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delText>ominates 20 students each year amount candidates</w:delText>
            </w:r>
          </w:del>
          <w:ins w:id="252" w:author="Josef" w:date="2014-04-01T08:21:00Z">
            <w:del w:id="253" w:author="Duke" w:date="2014-04-01T14:02:00Z">
              <w:r w:rsidR="00584348" w:rsidRPr="0062043A" w:rsidDel="0038497F">
                <w:rPr>
                  <w:rFonts w:eastAsia="宋体" w:cstheme="minorHAnsi"/>
                  <w:sz w:val="16"/>
                  <w:szCs w:val="16"/>
                  <w:lang w:eastAsia="zh-CN"/>
                  <w:rPrChange w:id="254" w:author="Duke" w:date="2014-04-01T14:37:00Z">
                    <w:rPr>
                      <w:rFonts w:eastAsia="宋体" w:cstheme="minorHAnsi"/>
                      <w:lang w:eastAsia="zh-CN"/>
                    </w:rPr>
                  </w:rPrChange>
                </w:rPr>
                <w:delText xml:space="preserve"> each year</w:delText>
              </w:r>
            </w:del>
          </w:ins>
          <w:del w:id="255" w:author="Duke" w:date="2014-04-01T14:02:00Z">
            <w:r w:rsidR="00A24D49" w:rsidRPr="0062043A" w:rsidDel="0038497F">
              <w:rPr>
                <w:rFonts w:eastAsia="宋体" w:cstheme="minorHAnsi"/>
                <w:sz w:val="16"/>
                <w:szCs w:val="16"/>
                <w:lang w:eastAsia="zh-CN"/>
                <w:rPrChange w:id="256" w:author="Duke" w:date="2014-04-01T14:37:00Z">
                  <w:rPr>
                    <w:rFonts w:eastAsia="宋体" w:cstheme="minorHAnsi"/>
                    <w:lang w:eastAsia="zh-CN"/>
                  </w:rPr>
                </w:rPrChange>
              </w:rPr>
              <w:delText xml:space="preserve"> based on volunteer service time and service feedback</w:delText>
            </w:r>
          </w:del>
        </w:p>
        <w:customXmlDelRangeStart w:id="257" w:author="Duke" w:date="2014-04-01T14:02:00Z"/>
      </w:sdtContent>
    </w:sdt>
    <w:customXmlDelRangeEnd w:id="257"/>
    <w:p w14:paraId="47094635" w14:textId="301E9544" w:rsidR="00D320AA" w:rsidRPr="0062043A" w:rsidDel="00C03966" w:rsidRDefault="00D320AA" w:rsidP="00C03966">
      <w:pPr>
        <w:pStyle w:val="BodyText"/>
        <w:rPr>
          <w:del w:id="258" w:author="Duke" w:date="2014-04-01T14:19:00Z"/>
          <w:rFonts w:cstheme="minorHAnsi"/>
          <w:sz w:val="16"/>
          <w:szCs w:val="16"/>
          <w:rPrChange w:id="259" w:author="Duke" w:date="2014-04-01T14:37:00Z">
            <w:rPr>
              <w:del w:id="260" w:author="Duke" w:date="2014-04-01T14:19:00Z"/>
              <w:rFonts w:cstheme="minorHAnsi"/>
              <w:szCs w:val="20"/>
            </w:rPr>
          </w:rPrChange>
        </w:rPr>
      </w:pPr>
    </w:p>
    <w:p w14:paraId="36BAF9CC" w14:textId="77777777" w:rsidR="00C03966" w:rsidRPr="0062043A" w:rsidDel="00C03966" w:rsidRDefault="00C03966" w:rsidP="00C03966">
      <w:pPr>
        <w:pStyle w:val="BodyText"/>
        <w:rPr>
          <w:del w:id="261" w:author="Duke" w:date="2014-04-01T14:19:00Z"/>
          <w:rFonts w:cstheme="minorHAnsi"/>
          <w:sz w:val="16"/>
          <w:szCs w:val="16"/>
          <w:rPrChange w:id="262" w:author="Duke" w:date="2014-04-01T14:37:00Z">
            <w:rPr>
              <w:del w:id="263" w:author="Duke" w:date="2014-04-01T14:19:00Z"/>
              <w:rFonts w:cstheme="minorHAnsi"/>
            </w:rPr>
          </w:rPrChange>
        </w:rPr>
      </w:pPr>
    </w:p>
    <w:p w14:paraId="32709EFF" w14:textId="77777777" w:rsidR="00C03966" w:rsidRPr="0062043A" w:rsidDel="00C03966" w:rsidRDefault="00C03966">
      <w:pPr>
        <w:pStyle w:val="BodyText"/>
        <w:rPr>
          <w:del w:id="264" w:author="Duke" w:date="2014-04-01T14:19:00Z"/>
          <w:rFonts w:cstheme="minorHAnsi"/>
          <w:sz w:val="16"/>
          <w:szCs w:val="16"/>
          <w:rPrChange w:id="265" w:author="Duke" w:date="2014-04-01T14:37:00Z">
            <w:rPr>
              <w:del w:id="266" w:author="Duke" w:date="2014-04-01T14:19:00Z"/>
              <w:rFonts w:cstheme="minorHAnsi"/>
            </w:rPr>
          </w:rPrChange>
        </w:rPr>
        <w:pPrChange w:id="267" w:author="Duke" w:date="2014-04-01T14:19:00Z">
          <w:pPr>
            <w:pStyle w:val="BodyText"/>
            <w:ind w:left="720"/>
          </w:pPr>
        </w:pPrChange>
      </w:pPr>
    </w:p>
    <w:p w14:paraId="1ACA203C" w14:textId="324325BA" w:rsidR="00C03966" w:rsidRPr="0062043A" w:rsidDel="00C03966" w:rsidRDefault="00C03966">
      <w:pPr>
        <w:pStyle w:val="BodyText"/>
        <w:rPr>
          <w:del w:id="268" w:author="Duke" w:date="2014-04-01T14:18:00Z"/>
          <w:rFonts w:cstheme="minorHAnsi"/>
          <w:sz w:val="16"/>
          <w:szCs w:val="16"/>
          <w:rPrChange w:id="269" w:author="Duke" w:date="2014-04-01T14:37:00Z">
            <w:rPr>
              <w:del w:id="270" w:author="Duke" w:date="2014-04-01T14:18:00Z"/>
              <w:rFonts w:cstheme="minorHAnsi"/>
            </w:rPr>
          </w:rPrChange>
        </w:rPr>
        <w:pPrChange w:id="271" w:author="Duke" w:date="2014-04-01T14:19:00Z">
          <w:pPr>
            <w:pStyle w:val="BodyText"/>
            <w:ind w:left="720"/>
          </w:pPr>
        </w:pPrChange>
      </w:pPr>
      <w:del w:id="272" w:author="Duke" w:date="2014-04-01T14:18:00Z">
        <w:r w:rsidRPr="0062043A" w:rsidDel="00C03966">
          <w:rPr>
            <w:rFonts w:cstheme="minorHAnsi"/>
            <w:sz w:val="16"/>
            <w:szCs w:val="16"/>
            <w:rPrChange w:id="273" w:author="Duke" w:date="2014-04-01T14:37:00Z">
              <w:rPr>
                <w:rFonts w:cstheme="minorHAnsi"/>
              </w:rPr>
            </w:rPrChange>
          </w:rPr>
          <w:fldChar w:fldCharType="begin"/>
        </w:r>
        <w:r w:rsidRPr="0062043A" w:rsidDel="00C03966">
          <w:rPr>
            <w:rFonts w:cstheme="minorHAnsi"/>
            <w:sz w:val="16"/>
            <w:szCs w:val="16"/>
            <w:rPrChange w:id="274" w:author="Duke" w:date="2014-04-01T14:37:00Z">
              <w:rPr>
                <w:rFonts w:cstheme="minorHAnsi"/>
              </w:rPr>
            </w:rPrChange>
          </w:rPr>
          <w:delInstrText xml:space="preserve"> ADDIN EN.REFLIST </w:delInstrText>
        </w:r>
        <w:r w:rsidRPr="0062043A" w:rsidDel="00C03966">
          <w:rPr>
            <w:rFonts w:cstheme="minorHAnsi"/>
            <w:sz w:val="16"/>
            <w:szCs w:val="16"/>
            <w:rPrChange w:id="275" w:author="Duke" w:date="2014-04-01T14:37:00Z">
              <w:rPr>
                <w:rFonts w:cstheme="minorHAnsi"/>
              </w:rPr>
            </w:rPrChange>
          </w:rPr>
          <w:fldChar w:fldCharType="separate"/>
        </w:r>
      </w:del>
    </w:p>
    <w:p w14:paraId="18DA6ED0" w14:textId="77777777" w:rsidR="00C03966" w:rsidRPr="0062043A" w:rsidDel="00C03966" w:rsidRDefault="00C03966" w:rsidP="00C03966">
      <w:pPr>
        <w:pStyle w:val="BodyText"/>
        <w:rPr>
          <w:del w:id="276" w:author="Duke" w:date="2014-04-01T14:19:00Z"/>
          <w:rFonts w:cstheme="minorHAnsi"/>
          <w:sz w:val="16"/>
          <w:szCs w:val="16"/>
          <w:rPrChange w:id="277" w:author="Duke" w:date="2014-04-01T14:37:00Z">
            <w:rPr>
              <w:del w:id="278" w:author="Duke" w:date="2014-04-01T14:19:00Z"/>
              <w:rFonts w:cstheme="minorHAnsi"/>
            </w:rPr>
          </w:rPrChange>
        </w:rPr>
      </w:pPr>
      <w:del w:id="279" w:author="Duke" w:date="2014-04-01T14:18:00Z">
        <w:r w:rsidRPr="0062043A" w:rsidDel="00C03966">
          <w:rPr>
            <w:rFonts w:cstheme="minorHAnsi"/>
            <w:sz w:val="16"/>
            <w:szCs w:val="16"/>
            <w:rPrChange w:id="280" w:author="Duke" w:date="2014-04-01T14:37:00Z">
              <w:rPr>
                <w:rFonts w:cstheme="minorHAnsi"/>
              </w:rPr>
            </w:rPrChange>
          </w:rPr>
          <w:fldChar w:fldCharType="end"/>
        </w:r>
      </w:del>
    </w:p>
    <w:p w14:paraId="590D6CEE" w14:textId="77777777" w:rsidR="00C03966" w:rsidRPr="0062043A" w:rsidDel="00C03966" w:rsidRDefault="00C03966" w:rsidP="00C03966">
      <w:pPr>
        <w:pStyle w:val="BodyText"/>
        <w:rPr>
          <w:del w:id="281" w:author="Duke" w:date="2014-04-01T14:19:00Z"/>
          <w:rFonts w:cstheme="minorHAnsi"/>
          <w:sz w:val="16"/>
          <w:szCs w:val="16"/>
          <w:rPrChange w:id="282" w:author="Duke" w:date="2014-04-01T14:37:00Z">
            <w:rPr>
              <w:del w:id="283" w:author="Duke" w:date="2014-04-01T14:19:00Z"/>
              <w:rFonts w:cstheme="minorHAnsi"/>
            </w:rPr>
          </w:rPrChange>
        </w:rPr>
      </w:pPr>
    </w:p>
    <w:p w14:paraId="41091535" w14:textId="523D902D" w:rsidR="00C03966" w:rsidRPr="0062043A" w:rsidDel="0062043A" w:rsidRDefault="00C03966" w:rsidP="00C03966">
      <w:pPr>
        <w:pStyle w:val="BodyText"/>
        <w:rPr>
          <w:del w:id="284" w:author="Duke" w:date="2014-04-01T14:37:00Z"/>
          <w:rFonts w:ascii="Times New Roman" w:hAnsi="Times New Roman" w:cs="Times New Roman"/>
          <w:noProof/>
          <w:sz w:val="16"/>
          <w:szCs w:val="16"/>
          <w:rPrChange w:id="285" w:author="Duke" w:date="2014-04-01T14:37:00Z">
            <w:rPr>
              <w:del w:id="286" w:author="Duke" w:date="2014-04-01T14:37:00Z"/>
              <w:rFonts w:ascii="Times New Roman" w:hAnsi="Times New Roman" w:cs="Times New Roman"/>
              <w:noProof/>
            </w:rPr>
          </w:rPrChange>
        </w:rPr>
      </w:pPr>
      <w:del w:id="287" w:author="Duke" w:date="2014-04-01T14:37:00Z">
        <w:r w:rsidRPr="0062043A" w:rsidDel="0062043A">
          <w:rPr>
            <w:rFonts w:cstheme="minorHAnsi"/>
            <w:sz w:val="16"/>
            <w:szCs w:val="16"/>
            <w:rPrChange w:id="288" w:author="Duke" w:date="2014-04-01T14:37:00Z">
              <w:rPr>
                <w:rFonts w:cstheme="minorHAnsi"/>
              </w:rPr>
            </w:rPrChange>
          </w:rPr>
          <w:fldChar w:fldCharType="begin"/>
        </w:r>
        <w:r w:rsidRPr="0062043A" w:rsidDel="0062043A">
          <w:rPr>
            <w:rFonts w:cstheme="minorHAnsi"/>
            <w:sz w:val="16"/>
            <w:szCs w:val="16"/>
            <w:rPrChange w:id="289" w:author="Duke" w:date="2014-04-01T14:37:00Z">
              <w:rPr>
                <w:rFonts w:cstheme="minorHAnsi"/>
              </w:rPr>
            </w:rPrChange>
          </w:rPr>
          <w:delInstrText xml:space="preserve"> ADDIN EN.REFLIST </w:delInstrText>
        </w:r>
        <w:r w:rsidRPr="0062043A" w:rsidDel="0062043A">
          <w:rPr>
            <w:rFonts w:cstheme="minorHAnsi"/>
            <w:sz w:val="16"/>
            <w:szCs w:val="16"/>
            <w:rPrChange w:id="290" w:author="Duke" w:date="2014-04-01T14:37:00Z">
              <w:rPr>
                <w:rFonts w:cstheme="minorHAnsi"/>
              </w:rPr>
            </w:rPrChange>
          </w:rPr>
          <w:fldChar w:fldCharType="separate"/>
        </w:r>
        <w:bookmarkStart w:id="291" w:name="_ENREF_1"/>
        <w:r w:rsidRPr="0062043A" w:rsidDel="0062043A">
          <w:rPr>
            <w:rFonts w:ascii="Times New Roman" w:hAnsi="Times New Roman" w:cs="Times New Roman"/>
            <w:noProof/>
            <w:sz w:val="16"/>
            <w:szCs w:val="16"/>
            <w:rPrChange w:id="292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delText xml:space="preserve">Hong, M., et al. (2012). A cost-effective tag design for memory data authentication in embedded systems. </w:delText>
        </w:r>
        <w:r w:rsidRPr="0062043A" w:rsidDel="0062043A">
          <w:rPr>
            <w:rFonts w:ascii="Times New Roman" w:hAnsi="Times New Roman" w:cs="Times New Roman"/>
            <w:noProof/>
            <w:sz w:val="16"/>
            <w:szCs w:val="16"/>
            <w:u w:val="single"/>
            <w:rPrChange w:id="293" w:author="Duke" w:date="2014-04-01T14:37:00Z">
              <w:rPr>
                <w:rFonts w:ascii="Times New Roman" w:hAnsi="Times New Roman" w:cs="Times New Roman"/>
                <w:noProof/>
                <w:u w:val="single"/>
              </w:rPr>
            </w:rPrChange>
          </w:rPr>
          <w:delText>Proceedings of the 2012 international conference on Compilers, architectures and synthesis for embedded systems</w:delText>
        </w:r>
        <w:r w:rsidRPr="0062043A" w:rsidDel="0062043A">
          <w:rPr>
            <w:rFonts w:ascii="Times New Roman" w:hAnsi="Times New Roman" w:cs="Times New Roman"/>
            <w:noProof/>
            <w:sz w:val="16"/>
            <w:szCs w:val="16"/>
            <w:rPrChange w:id="294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delText>. Tampere, Finland, ACM</w:delText>
        </w:r>
        <w:r w:rsidRPr="0062043A" w:rsidDel="0062043A">
          <w:rPr>
            <w:rFonts w:ascii="Times New Roman" w:hAnsi="Times New Roman" w:cs="Times New Roman"/>
            <w:b/>
            <w:noProof/>
            <w:sz w:val="16"/>
            <w:szCs w:val="16"/>
            <w:rPrChange w:id="295" w:author="Duke" w:date="2014-04-01T14:37:00Z">
              <w:rPr>
                <w:rFonts w:ascii="Times New Roman" w:hAnsi="Times New Roman" w:cs="Times New Roman"/>
                <w:b/>
                <w:noProof/>
              </w:rPr>
            </w:rPrChange>
          </w:rPr>
          <w:delText xml:space="preserve">: </w:delText>
        </w:r>
        <w:r w:rsidRPr="0062043A" w:rsidDel="0062043A">
          <w:rPr>
            <w:rFonts w:ascii="Times New Roman" w:hAnsi="Times New Roman" w:cs="Times New Roman"/>
            <w:noProof/>
            <w:sz w:val="16"/>
            <w:szCs w:val="16"/>
            <w:rPrChange w:id="296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delText>17-26.</w:delText>
        </w:r>
      </w:del>
    </w:p>
    <w:p w14:paraId="74BC44E9" w14:textId="77777777" w:rsidR="00C03966" w:rsidRPr="0062043A" w:rsidDel="00C03966" w:rsidRDefault="00C03966" w:rsidP="00C03966">
      <w:pPr>
        <w:pStyle w:val="BodyText"/>
        <w:spacing w:after="0"/>
        <w:rPr>
          <w:del w:id="297" w:author="Duke" w:date="2014-04-01T14:21:00Z"/>
          <w:rFonts w:ascii="Times New Roman" w:hAnsi="Times New Roman" w:cs="Times New Roman"/>
          <w:noProof/>
          <w:sz w:val="16"/>
          <w:szCs w:val="16"/>
          <w:rPrChange w:id="298" w:author="Duke" w:date="2014-04-01T14:37:00Z">
            <w:rPr>
              <w:del w:id="299" w:author="Duke" w:date="2014-04-01T14:21:00Z"/>
              <w:rFonts w:ascii="Times New Roman" w:hAnsi="Times New Roman" w:cs="Times New Roman"/>
              <w:noProof/>
            </w:rPr>
          </w:rPrChange>
        </w:rPr>
      </w:pPr>
      <w:del w:id="300" w:author="Duke" w:date="2014-04-01T14:21:00Z">
        <w:r w:rsidRPr="0062043A" w:rsidDel="00C03966">
          <w:rPr>
            <w:rFonts w:ascii="Times New Roman" w:hAnsi="Times New Roman" w:cs="Times New Roman"/>
            <w:noProof/>
            <w:sz w:val="16"/>
            <w:szCs w:val="16"/>
            <w:rPrChange w:id="301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tab/>
        </w:r>
        <w:bookmarkEnd w:id="291"/>
      </w:del>
    </w:p>
    <w:p w14:paraId="53958B27" w14:textId="795B28BD" w:rsidR="00C03966" w:rsidRPr="0062043A" w:rsidDel="00C03966" w:rsidRDefault="00C03966" w:rsidP="00C03966">
      <w:pPr>
        <w:pStyle w:val="BodyText"/>
        <w:rPr>
          <w:del w:id="302" w:author="Duke" w:date="2014-04-01T14:21:00Z"/>
          <w:rFonts w:ascii="Times New Roman" w:hAnsi="Times New Roman" w:cs="Times New Roman"/>
          <w:noProof/>
          <w:sz w:val="16"/>
          <w:szCs w:val="16"/>
          <w:rPrChange w:id="303" w:author="Duke" w:date="2014-04-01T14:37:00Z">
            <w:rPr>
              <w:del w:id="304" w:author="Duke" w:date="2014-04-01T14:21:00Z"/>
              <w:rFonts w:ascii="Times New Roman" w:hAnsi="Times New Roman" w:cs="Times New Roman"/>
              <w:noProof/>
            </w:rPr>
          </w:rPrChange>
        </w:rPr>
      </w:pPr>
      <w:bookmarkStart w:id="305" w:name="_ENREF_2"/>
      <w:del w:id="306" w:author="Duke" w:date="2014-04-01T14:37:00Z">
        <w:r w:rsidRPr="0062043A" w:rsidDel="0062043A">
          <w:rPr>
            <w:rFonts w:ascii="Times New Roman" w:hAnsi="Times New Roman" w:cs="Times New Roman"/>
            <w:noProof/>
            <w:sz w:val="16"/>
            <w:szCs w:val="16"/>
            <w:rPrChange w:id="307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delText xml:space="preserve">Kuz, I., et al. (2007). "CAmkES: A component model for secure microkernel-based embedded systems." </w:delText>
        </w:r>
        <w:r w:rsidRPr="0062043A" w:rsidDel="0062043A">
          <w:rPr>
            <w:rFonts w:ascii="Times New Roman" w:hAnsi="Times New Roman" w:cs="Times New Roman"/>
            <w:noProof/>
            <w:sz w:val="16"/>
            <w:szCs w:val="16"/>
            <w:u w:val="single"/>
            <w:rPrChange w:id="308" w:author="Duke" w:date="2014-04-01T14:37:00Z">
              <w:rPr>
                <w:rFonts w:ascii="Times New Roman" w:hAnsi="Times New Roman" w:cs="Times New Roman"/>
                <w:noProof/>
                <w:u w:val="single"/>
              </w:rPr>
            </w:rPrChange>
          </w:rPr>
          <w:delText>J. Syst. Softw.</w:delText>
        </w:r>
        <w:r w:rsidRPr="0062043A" w:rsidDel="0062043A">
          <w:rPr>
            <w:rFonts w:ascii="Times New Roman" w:hAnsi="Times New Roman" w:cs="Times New Roman"/>
            <w:noProof/>
            <w:sz w:val="16"/>
            <w:szCs w:val="16"/>
            <w:rPrChange w:id="309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delText xml:space="preserve"> </w:delText>
        </w:r>
        <w:r w:rsidRPr="0062043A" w:rsidDel="0062043A">
          <w:rPr>
            <w:rFonts w:ascii="Times New Roman" w:hAnsi="Times New Roman" w:cs="Times New Roman"/>
            <w:b/>
            <w:noProof/>
            <w:sz w:val="16"/>
            <w:szCs w:val="16"/>
            <w:rPrChange w:id="310" w:author="Duke" w:date="2014-04-01T14:37:00Z">
              <w:rPr>
                <w:rFonts w:ascii="Times New Roman" w:hAnsi="Times New Roman" w:cs="Times New Roman"/>
                <w:b/>
                <w:noProof/>
              </w:rPr>
            </w:rPrChange>
          </w:rPr>
          <w:delText>80</w:delText>
        </w:r>
        <w:r w:rsidRPr="0062043A" w:rsidDel="0062043A">
          <w:rPr>
            <w:rFonts w:ascii="Times New Roman" w:hAnsi="Times New Roman" w:cs="Times New Roman"/>
            <w:noProof/>
            <w:sz w:val="16"/>
            <w:szCs w:val="16"/>
            <w:rPrChange w:id="311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delText>(5): 687-699.</w:delText>
        </w:r>
      </w:del>
    </w:p>
    <w:p w14:paraId="77048C19" w14:textId="77777777" w:rsidR="00C03966" w:rsidRPr="0062043A" w:rsidDel="00C03966" w:rsidRDefault="00C03966" w:rsidP="00C03966">
      <w:pPr>
        <w:pStyle w:val="BodyText"/>
        <w:rPr>
          <w:del w:id="312" w:author="Duke" w:date="2014-04-01T14:21:00Z"/>
          <w:rFonts w:ascii="Times New Roman" w:hAnsi="Times New Roman" w:cs="Times New Roman"/>
          <w:noProof/>
          <w:sz w:val="16"/>
          <w:szCs w:val="16"/>
          <w:rPrChange w:id="313" w:author="Duke" w:date="2014-04-01T14:37:00Z">
            <w:rPr>
              <w:del w:id="314" w:author="Duke" w:date="2014-04-01T14:21:00Z"/>
              <w:rFonts w:ascii="Times New Roman" w:hAnsi="Times New Roman" w:cs="Times New Roman"/>
              <w:noProof/>
            </w:rPr>
          </w:rPrChange>
        </w:rPr>
      </w:pPr>
      <w:del w:id="315" w:author="Duke" w:date="2014-04-01T14:21:00Z">
        <w:r w:rsidRPr="0062043A" w:rsidDel="00C03966">
          <w:rPr>
            <w:rFonts w:ascii="Times New Roman" w:hAnsi="Times New Roman" w:cs="Times New Roman"/>
            <w:noProof/>
            <w:sz w:val="16"/>
            <w:szCs w:val="16"/>
            <w:rPrChange w:id="316" w:author="Duke" w:date="2014-04-01T14:37:00Z">
              <w:rPr>
                <w:rFonts w:ascii="Times New Roman" w:hAnsi="Times New Roman" w:cs="Times New Roman"/>
                <w:noProof/>
              </w:rPr>
            </w:rPrChange>
          </w:rPr>
          <w:tab/>
        </w:r>
        <w:bookmarkEnd w:id="305"/>
      </w:del>
    </w:p>
    <w:p w14:paraId="4DA509C4" w14:textId="3936DDB6" w:rsidR="00C03966" w:rsidRPr="0062043A" w:rsidDel="0062043A" w:rsidRDefault="00C03966" w:rsidP="0062043A">
      <w:pPr>
        <w:pStyle w:val="BodyText"/>
        <w:rPr>
          <w:del w:id="317" w:author="Duke" w:date="2014-04-01T14:37:00Z"/>
          <w:rFonts w:ascii="Times New Roman" w:hAnsi="Times New Roman" w:cs="Times New Roman"/>
          <w:noProof/>
          <w:sz w:val="16"/>
          <w:szCs w:val="16"/>
          <w:lang w:eastAsia="zh-CN"/>
          <w:rPrChange w:id="318" w:author="Duke" w:date="2014-04-01T14:37:00Z">
            <w:rPr>
              <w:del w:id="319" w:author="Duke" w:date="2014-04-01T14:37:00Z"/>
              <w:rFonts w:ascii="Times New Roman" w:hAnsi="Times New Roman" w:cs="Times New Roman"/>
              <w:noProof/>
              <w:lang w:eastAsia="zh-CN"/>
            </w:rPr>
          </w:rPrChange>
        </w:rPr>
      </w:pPr>
    </w:p>
    <w:p w14:paraId="646E4E47" w14:textId="08E45D1F" w:rsidR="00D320AA" w:rsidRPr="000A1396" w:rsidRDefault="00C03966" w:rsidP="00F362DD">
      <w:pPr>
        <w:pStyle w:val="BodyText"/>
        <w:ind w:left="720"/>
        <w:rPr>
          <w:rFonts w:cstheme="minorHAnsi"/>
          <w:lang w:eastAsia="zh-CN"/>
        </w:rPr>
      </w:pPr>
      <w:del w:id="320" w:author="Duke" w:date="2014-04-01T14:37:00Z">
        <w:r w:rsidRPr="0062043A" w:rsidDel="0062043A">
          <w:rPr>
            <w:rFonts w:cstheme="minorHAnsi"/>
            <w:sz w:val="16"/>
            <w:szCs w:val="16"/>
            <w:rPrChange w:id="321" w:author="Duke" w:date="2014-04-01T14:37:00Z">
              <w:rPr>
                <w:rFonts w:cstheme="minorHAnsi"/>
              </w:rPr>
            </w:rPrChange>
          </w:rPr>
          <w:fldChar w:fldCharType="end"/>
        </w:r>
      </w:del>
    </w:p>
    <w:sectPr w:rsidR="00D320AA" w:rsidRPr="000A1396" w:rsidSect="00F015DE">
      <w:headerReference w:type="default" r:id="rId9"/>
      <w:footerReference w:type="default" r:id="rId10"/>
      <w:headerReference w:type="first" r:id="rId11"/>
      <w:pgSz w:w="12240" w:h="15840"/>
      <w:pgMar w:top="720" w:right="720" w:bottom="720" w:left="7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0A5D17E" w14:textId="77777777" w:rsidR="00D9118A" w:rsidRDefault="00D9118A">
      <w:r>
        <w:separator/>
      </w:r>
    </w:p>
  </w:endnote>
  <w:endnote w:type="continuationSeparator" w:id="0">
    <w:p w14:paraId="227C1F4E" w14:textId="77777777" w:rsidR="00D9118A" w:rsidRDefault="00D911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7A562F" w14:textId="77777777" w:rsidR="00E02059" w:rsidRDefault="00E02059">
    <w:pPr>
      <w:pStyle w:val="Footer"/>
    </w:pPr>
    <w:r>
      <w:fldChar w:fldCharType="begin"/>
    </w:r>
    <w:r>
      <w:instrText xml:space="preserve"> Page </w:instrText>
    </w:r>
    <w:r>
      <w:fldChar w:fldCharType="separate"/>
    </w:r>
    <w:r w:rsidR="0062043A">
      <w:rPr>
        <w:noProof/>
      </w:rPr>
      <w:t>3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A44D0A0" w14:textId="77777777" w:rsidR="00D9118A" w:rsidRDefault="00D9118A">
      <w:r>
        <w:separator/>
      </w:r>
    </w:p>
  </w:footnote>
  <w:footnote w:type="continuationSeparator" w:id="0">
    <w:p w14:paraId="097F2ECF" w14:textId="77777777" w:rsidR="00D9118A" w:rsidRDefault="00D9118A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Look w:val="04A0" w:firstRow="1" w:lastRow="0" w:firstColumn="1" w:lastColumn="0" w:noHBand="0" w:noVBand="1"/>
    </w:tblPr>
    <w:tblGrid>
      <w:gridCol w:w="10188"/>
      <w:gridCol w:w="720"/>
    </w:tblGrid>
    <w:tr w:rsidR="00E02059" w14:paraId="2FC358BC" w14:textId="77777777">
      <w:trPr>
        <w:trHeight w:val="720"/>
      </w:trPr>
      <w:tc>
        <w:tcPr>
          <w:tcW w:w="10188" w:type="dxa"/>
          <w:vAlign w:val="center"/>
        </w:tcPr>
        <w:p w14:paraId="12FB4236" w14:textId="77777777" w:rsidR="00E02059" w:rsidRDefault="00E02059"/>
      </w:tc>
      <w:tc>
        <w:tcPr>
          <w:tcW w:w="720" w:type="dxa"/>
          <w:shd w:val="clear" w:color="auto" w:fill="A9122A" w:themeFill="accent1"/>
          <w:vAlign w:val="center"/>
        </w:tcPr>
        <w:p w14:paraId="4C27D92C" w14:textId="77777777" w:rsidR="00E02059" w:rsidRDefault="00E02059"/>
      </w:tc>
    </w:tr>
  </w:tbl>
  <w:p w14:paraId="742FDF6A" w14:textId="77777777" w:rsidR="00E02059" w:rsidRDefault="00E02059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Look w:val="04A0" w:firstRow="1" w:lastRow="0" w:firstColumn="1" w:lastColumn="0" w:noHBand="0" w:noVBand="1"/>
      <w:tblPrChange w:id="322" w:author="Duke" w:date="2014-04-01T14:04:00Z">
        <w:tblPr>
          <w:tblW w:w="0" w:type="auto"/>
          <w:tblLook w:val="04A0" w:firstRow="1" w:lastRow="0" w:firstColumn="1" w:lastColumn="0" w:noHBand="0" w:noVBand="1"/>
        </w:tblPr>
      </w:tblPrChange>
    </w:tblPr>
    <w:tblGrid>
      <w:gridCol w:w="7338"/>
      <w:gridCol w:w="1728"/>
      <w:tblGridChange w:id="323">
        <w:tblGrid>
          <w:gridCol w:w="9288"/>
          <w:gridCol w:w="1728"/>
        </w:tblGrid>
      </w:tblGridChange>
    </w:tblGrid>
    <w:tr w:rsidR="00E02059" w14:paraId="09DF8BF5" w14:textId="77777777" w:rsidTr="00A540AE">
      <w:tc>
        <w:tcPr>
          <w:tcW w:w="7338" w:type="dxa"/>
          <w:vAlign w:val="center"/>
          <w:tcPrChange w:id="324" w:author="Duke" w:date="2014-04-01T14:04:00Z">
            <w:tcPr>
              <w:tcW w:w="9288" w:type="dxa"/>
              <w:vAlign w:val="center"/>
            </w:tcPr>
          </w:tcPrChange>
        </w:tcPr>
        <w:p w14:paraId="4B0CD0DB" w14:textId="1EA790BC" w:rsidR="00E02059" w:rsidRDefault="00E02059">
          <w:pPr>
            <w:pStyle w:val="Title"/>
          </w:pPr>
          <w:r>
            <w:t>Tao Liu</w:t>
          </w:r>
        </w:p>
        <w:p w14:paraId="45B531CF" w14:textId="3559A016" w:rsidR="00E02059" w:rsidRPr="0062043A" w:rsidRDefault="00E02059" w:rsidP="00A540AE">
          <w:pPr>
            <w:pStyle w:val="ContactDetails"/>
            <w:rPr>
              <w:sz w:val="20"/>
              <w:szCs w:val="20"/>
              <w:rPrChange w:id="325" w:author="Duke" w:date="2014-04-01T14:36:00Z">
                <w:rPr/>
              </w:rPrChange>
            </w:rPr>
          </w:pPr>
          <w:del w:id="326" w:author="Duke" w:date="2014-04-01T14:05:00Z">
            <w:r w:rsidRPr="0062043A" w:rsidDel="00A540AE">
              <w:rPr>
                <w:sz w:val="20"/>
                <w:szCs w:val="20"/>
                <w:rPrChange w:id="327" w:author="Duke" w:date="2014-04-01T14:36:00Z">
                  <w:rPr/>
                </w:rPrChange>
              </w:rPr>
              <w:sym w:font="Wingdings 2" w:char="F097"/>
            </w:r>
            <w:r w:rsidRPr="0062043A" w:rsidDel="00A540AE">
              <w:rPr>
                <w:sz w:val="20"/>
                <w:szCs w:val="20"/>
                <w:rPrChange w:id="328" w:author="Duke" w:date="2014-04-01T14:36:00Z">
                  <w:rPr/>
                </w:rPrChange>
              </w:rPr>
              <w:delText xml:space="preserve"> ,  </w:delText>
            </w:r>
            <w:r w:rsidRPr="0062043A" w:rsidDel="00A540AE">
              <w:rPr>
                <w:sz w:val="20"/>
                <w:szCs w:val="20"/>
                <w:rPrChange w:id="329" w:author="Duke" w:date="2014-04-01T14:36:00Z">
                  <w:rPr/>
                </w:rPrChange>
              </w:rPr>
              <w:br/>
            </w:r>
          </w:del>
          <w:r w:rsidRPr="0062043A">
            <w:rPr>
              <w:sz w:val="20"/>
              <w:szCs w:val="20"/>
              <w:rPrChange w:id="330" w:author="Duke" w:date="2014-04-01T14:36:00Z">
                <w:rPr/>
              </w:rPrChange>
            </w:rPr>
            <w:t xml:space="preserve">Phone: </w:t>
          </w:r>
          <w:ins w:id="331" w:author="Duke" w:date="2014-04-01T14:05:00Z">
            <w:r w:rsidR="00A540AE" w:rsidRPr="0062043A">
              <w:rPr>
                <w:sz w:val="20"/>
                <w:szCs w:val="20"/>
                <w:rPrChange w:id="332" w:author="Duke" w:date="2014-04-01T14:36:00Z">
                  <w:rPr/>
                </w:rPrChange>
              </w:rPr>
              <w:t>+61451830909</w:t>
            </w:r>
          </w:ins>
          <w:r w:rsidRPr="0062043A">
            <w:rPr>
              <w:sz w:val="20"/>
              <w:szCs w:val="20"/>
              <w:rPrChange w:id="333" w:author="Duke" w:date="2014-04-01T14:36:00Z">
                <w:rPr/>
              </w:rPrChange>
            </w:rPr>
            <w:t xml:space="preserve"> </w:t>
          </w:r>
          <w:del w:id="334" w:author="Duke" w:date="2014-04-01T14:05:00Z">
            <w:r w:rsidRPr="0062043A" w:rsidDel="00A540AE">
              <w:rPr>
                <w:sz w:val="20"/>
                <w:szCs w:val="20"/>
                <w:rPrChange w:id="335" w:author="Duke" w:date="2014-04-01T14:36:00Z">
                  <w:rPr/>
                </w:rPrChange>
              </w:rPr>
              <w:sym w:font="Wingdings 2" w:char="F097"/>
            </w:r>
            <w:r w:rsidRPr="0062043A" w:rsidDel="00A540AE">
              <w:rPr>
                <w:sz w:val="20"/>
                <w:szCs w:val="20"/>
                <w:rPrChange w:id="336" w:author="Duke" w:date="2014-04-01T14:36:00Z">
                  <w:rPr/>
                </w:rPrChange>
              </w:rPr>
              <w:delText xml:space="preserve"> Fax: </w:delText>
            </w:r>
            <w:r w:rsidRPr="0062043A" w:rsidDel="00A540AE">
              <w:rPr>
                <w:sz w:val="20"/>
                <w:szCs w:val="20"/>
                <w:rPrChange w:id="337" w:author="Duke" w:date="2014-04-01T14:36:00Z">
                  <w:rPr/>
                </w:rPrChange>
              </w:rPr>
              <w:fldChar w:fldCharType="begin"/>
            </w:r>
            <w:r w:rsidRPr="0062043A" w:rsidDel="00A540AE">
              <w:rPr>
                <w:sz w:val="20"/>
                <w:szCs w:val="20"/>
                <w:rPrChange w:id="338" w:author="Duke" w:date="2014-04-01T14:36:00Z">
                  <w:rPr/>
                </w:rPrChange>
              </w:rPr>
              <w:delInstrText xml:space="preserve"> PLACEHOLDER </w:delInstrText>
            </w:r>
            <w:r w:rsidRPr="0062043A" w:rsidDel="00A540AE">
              <w:rPr>
                <w:sz w:val="20"/>
                <w:szCs w:val="20"/>
                <w:rPrChange w:id="339" w:author="Duke" w:date="2014-04-01T14:36:00Z">
                  <w:rPr/>
                </w:rPrChange>
              </w:rPr>
              <w:fldChar w:fldCharType="begin"/>
            </w:r>
            <w:r w:rsidRPr="0062043A" w:rsidDel="00A540AE">
              <w:rPr>
                <w:sz w:val="20"/>
                <w:szCs w:val="20"/>
                <w:rPrChange w:id="340" w:author="Duke" w:date="2014-04-01T14:36:00Z">
                  <w:rPr/>
                </w:rPrChange>
              </w:rPr>
              <w:delInstrText xml:space="preserve"> IF </w:delInstrText>
            </w:r>
            <w:r w:rsidRPr="0062043A" w:rsidDel="00A540AE">
              <w:rPr>
                <w:sz w:val="20"/>
                <w:szCs w:val="20"/>
                <w:rPrChange w:id="341" w:author="Duke" w:date="2014-04-01T14:36:00Z">
                  <w:rPr/>
                </w:rPrChange>
              </w:rPr>
              <w:fldChar w:fldCharType="begin"/>
            </w:r>
            <w:r w:rsidRPr="0062043A" w:rsidDel="00A540AE">
              <w:rPr>
                <w:sz w:val="20"/>
                <w:szCs w:val="20"/>
                <w:rPrChange w:id="342" w:author="Duke" w:date="2014-04-01T14:36:00Z">
                  <w:rPr/>
                </w:rPrChange>
              </w:rPr>
              <w:delInstrText xml:space="preserve"> USERPROPERTY WorkFax </w:delInstrText>
            </w:r>
            <w:r w:rsidRPr="0062043A" w:rsidDel="00A540AE">
              <w:rPr>
                <w:sz w:val="20"/>
                <w:szCs w:val="20"/>
                <w:rPrChange w:id="343" w:author="Duke" w:date="2014-04-01T14:36:00Z">
                  <w:rPr/>
                </w:rPrChange>
              </w:rPr>
              <w:fldChar w:fldCharType="end"/>
            </w:r>
            <w:r w:rsidRPr="0062043A" w:rsidDel="00A540AE">
              <w:rPr>
                <w:sz w:val="20"/>
                <w:szCs w:val="20"/>
                <w:rPrChange w:id="344" w:author="Duke" w:date="2014-04-01T14:36:00Z">
                  <w:rPr/>
                </w:rPrChange>
              </w:rPr>
              <w:delInstrText xml:space="preserve">="" "[Your Fax]" </w:delInstrText>
            </w:r>
            <w:r w:rsidRPr="0062043A" w:rsidDel="00A540AE">
              <w:rPr>
                <w:sz w:val="20"/>
                <w:szCs w:val="20"/>
                <w:rPrChange w:id="345" w:author="Duke" w:date="2014-04-01T14:36:00Z">
                  <w:rPr/>
                </w:rPrChange>
              </w:rPr>
              <w:fldChar w:fldCharType="begin"/>
            </w:r>
            <w:r w:rsidRPr="0062043A" w:rsidDel="00A540AE">
              <w:rPr>
                <w:sz w:val="20"/>
                <w:szCs w:val="20"/>
                <w:rPrChange w:id="346" w:author="Duke" w:date="2014-04-01T14:36:00Z">
                  <w:rPr/>
                </w:rPrChange>
              </w:rPr>
              <w:delInstrText xml:space="preserve"> USERPROPERTY WorkFax </w:delInstrText>
            </w:r>
            <w:r w:rsidRPr="0062043A" w:rsidDel="00A540AE">
              <w:rPr>
                <w:sz w:val="20"/>
                <w:szCs w:val="20"/>
                <w:rPrChange w:id="347" w:author="Duke" w:date="2014-04-01T14:36:00Z">
                  <w:rPr/>
                </w:rPrChange>
              </w:rPr>
              <w:fldChar w:fldCharType="separate"/>
            </w:r>
            <w:r w:rsidRPr="0062043A" w:rsidDel="00A540AE">
              <w:rPr>
                <w:b w:val="0"/>
                <w:bCs/>
                <w:sz w:val="20"/>
                <w:szCs w:val="20"/>
                <w:rPrChange w:id="348" w:author="Duke" w:date="2014-04-01T14:36:00Z">
                  <w:rPr>
                    <w:b w:val="0"/>
                    <w:bCs/>
                  </w:rPr>
                </w:rPrChange>
              </w:rPr>
              <w:delInstrText>Error! Bookmark not defined.</w:delInstrText>
            </w:r>
            <w:r w:rsidRPr="0062043A" w:rsidDel="00A540AE">
              <w:rPr>
                <w:sz w:val="20"/>
                <w:szCs w:val="20"/>
                <w:rPrChange w:id="349" w:author="Duke" w:date="2014-04-01T14:36:00Z">
                  <w:rPr/>
                </w:rPrChange>
              </w:rPr>
              <w:fldChar w:fldCharType="end"/>
            </w:r>
            <w:r w:rsidRPr="0062043A" w:rsidDel="00A540AE">
              <w:rPr>
                <w:sz w:val="20"/>
                <w:szCs w:val="20"/>
                <w:rPrChange w:id="350" w:author="Duke" w:date="2014-04-01T14:36:00Z">
                  <w:rPr/>
                </w:rPrChange>
              </w:rPr>
              <w:fldChar w:fldCharType="separate"/>
            </w:r>
            <w:r w:rsidR="00A540AE" w:rsidRPr="0062043A" w:rsidDel="00A540AE">
              <w:rPr>
                <w:noProof/>
                <w:sz w:val="20"/>
                <w:szCs w:val="20"/>
                <w:rPrChange w:id="351" w:author="Duke" w:date="2014-04-01T14:36:00Z">
                  <w:rPr>
                    <w:noProof/>
                  </w:rPr>
                </w:rPrChange>
              </w:rPr>
              <w:delInstrText>[Your Fax]</w:delInstrText>
            </w:r>
            <w:r w:rsidRPr="0062043A" w:rsidDel="00A540AE">
              <w:rPr>
                <w:sz w:val="20"/>
                <w:szCs w:val="20"/>
                <w:rPrChange w:id="352" w:author="Duke" w:date="2014-04-01T14:36:00Z">
                  <w:rPr/>
                </w:rPrChange>
              </w:rPr>
              <w:fldChar w:fldCharType="end"/>
            </w:r>
            <w:r w:rsidRPr="0062043A" w:rsidDel="00A540AE">
              <w:rPr>
                <w:sz w:val="20"/>
                <w:szCs w:val="20"/>
                <w:rPrChange w:id="353" w:author="Duke" w:date="2014-04-01T14:36:00Z">
                  <w:rPr/>
                </w:rPrChange>
              </w:rPr>
              <w:delInstrText xml:space="preserve"> \* MERGEFORMAT</w:delInstrText>
            </w:r>
            <w:r w:rsidRPr="0062043A" w:rsidDel="00A540AE">
              <w:rPr>
                <w:sz w:val="20"/>
                <w:szCs w:val="20"/>
                <w:rPrChange w:id="354" w:author="Duke" w:date="2014-04-01T14:36:00Z">
                  <w:rPr/>
                </w:rPrChange>
              </w:rPr>
              <w:fldChar w:fldCharType="separate"/>
            </w:r>
            <w:r w:rsidR="00A540AE" w:rsidRPr="0062043A" w:rsidDel="00A540AE">
              <w:rPr>
                <w:sz w:val="20"/>
                <w:szCs w:val="20"/>
                <w:rPrChange w:id="355" w:author="Duke" w:date="2014-04-01T14:36:00Z">
                  <w:rPr/>
                </w:rPrChange>
              </w:rPr>
              <w:delText>[Your Fax]</w:delText>
            </w:r>
            <w:r w:rsidRPr="0062043A" w:rsidDel="00A540AE">
              <w:rPr>
                <w:sz w:val="20"/>
                <w:szCs w:val="20"/>
                <w:rPrChange w:id="356" w:author="Duke" w:date="2014-04-01T14:36:00Z">
                  <w:rPr/>
                </w:rPrChange>
              </w:rPr>
              <w:fldChar w:fldCharType="end"/>
            </w:r>
            <w:r w:rsidRPr="0062043A" w:rsidDel="00A540AE">
              <w:rPr>
                <w:sz w:val="20"/>
                <w:szCs w:val="20"/>
                <w:rPrChange w:id="357" w:author="Duke" w:date="2014-04-01T14:36:00Z">
                  <w:rPr/>
                </w:rPrChange>
              </w:rPr>
              <w:delText xml:space="preserve"> </w:delText>
            </w:r>
          </w:del>
          <w:r w:rsidRPr="0062043A">
            <w:rPr>
              <w:sz w:val="20"/>
              <w:szCs w:val="20"/>
              <w:rPrChange w:id="358" w:author="Duke" w:date="2014-04-01T14:36:00Z">
                <w:rPr/>
              </w:rPrChange>
            </w:rPr>
            <w:sym w:font="Wingdings 2" w:char="F097"/>
          </w:r>
          <w:r w:rsidRPr="0062043A">
            <w:rPr>
              <w:sz w:val="20"/>
              <w:szCs w:val="20"/>
              <w:rPrChange w:id="359" w:author="Duke" w:date="2014-04-01T14:36:00Z">
                <w:rPr/>
              </w:rPrChange>
            </w:rPr>
            <w:t xml:space="preserve"> E-Mail: </w:t>
          </w:r>
          <w:ins w:id="360" w:author="Duke" w:date="2014-04-01T14:05:00Z">
            <w:r w:rsidR="00A540AE" w:rsidRPr="0062043A">
              <w:rPr>
                <w:sz w:val="20"/>
                <w:szCs w:val="20"/>
                <w:rPrChange w:id="361" w:author="Duke" w:date="2014-04-01T14:36:00Z">
                  <w:rPr/>
                </w:rPrChange>
              </w:rPr>
              <w:t>tao.liu.unsw@gmail.com</w:t>
            </w:r>
          </w:ins>
          <w:r w:rsidRPr="0062043A">
            <w:rPr>
              <w:sz w:val="20"/>
              <w:szCs w:val="20"/>
              <w:rPrChange w:id="362" w:author="Duke" w:date="2014-04-01T14:36:00Z">
                <w:rPr/>
              </w:rPrChange>
            </w:rPr>
            <w:t xml:space="preserve"> </w:t>
          </w:r>
        </w:p>
      </w:tc>
      <w:tc>
        <w:tcPr>
          <w:tcW w:w="1728" w:type="dxa"/>
          <w:vAlign w:val="center"/>
          <w:tcPrChange w:id="363" w:author="Duke" w:date="2014-04-01T14:04:00Z">
            <w:tcPr>
              <w:tcW w:w="1728" w:type="dxa"/>
              <w:vAlign w:val="center"/>
            </w:tcPr>
          </w:tcPrChange>
        </w:tcPr>
        <w:p w14:paraId="53449A48" w14:textId="1B5253C6" w:rsidR="00E02059" w:rsidRDefault="00E02059">
          <w:pPr>
            <w:pStyle w:val="Initials"/>
            <w:jc w:val="left"/>
            <w:pPrChange w:id="364" w:author="Duke" w:date="2014-04-01T14:04:00Z">
              <w:pPr>
                <w:pStyle w:val="Initials"/>
              </w:pPr>
            </w:pPrChange>
          </w:pPr>
        </w:p>
      </w:tc>
    </w:tr>
  </w:tbl>
  <w:p w14:paraId="6008FAA3" w14:textId="77777777" w:rsidR="00E02059" w:rsidRDefault="00E02059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8F86B22E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4DF29B84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D05E6172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CE2D0CC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C00777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BDA2A77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06985F8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64CA291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DCDA57EE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B3CC476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33B1C1B"/>
    <w:multiLevelType w:val="hybridMultilevel"/>
    <w:tmpl w:val="DAC078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03631125"/>
    <w:multiLevelType w:val="hybridMultilevel"/>
    <w:tmpl w:val="E9C600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09C02A94"/>
    <w:multiLevelType w:val="hybridMultilevel"/>
    <w:tmpl w:val="7924E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0A0A5CE8"/>
    <w:multiLevelType w:val="hybridMultilevel"/>
    <w:tmpl w:val="CFCC77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09F4806"/>
    <w:multiLevelType w:val="hybridMultilevel"/>
    <w:tmpl w:val="0D98D8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14813A12"/>
    <w:multiLevelType w:val="hybridMultilevel"/>
    <w:tmpl w:val="00A644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ABC2230"/>
    <w:multiLevelType w:val="hybridMultilevel"/>
    <w:tmpl w:val="09E29F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2B535CD6"/>
    <w:multiLevelType w:val="hybridMultilevel"/>
    <w:tmpl w:val="8A765E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37DC3421"/>
    <w:multiLevelType w:val="hybridMultilevel"/>
    <w:tmpl w:val="019291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BCC189C"/>
    <w:multiLevelType w:val="hybridMultilevel"/>
    <w:tmpl w:val="8D42C8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50E4045A"/>
    <w:multiLevelType w:val="hybridMultilevel"/>
    <w:tmpl w:val="25AA5A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9119B0"/>
    <w:multiLevelType w:val="hybridMultilevel"/>
    <w:tmpl w:val="4EBCFD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02B0ECF"/>
    <w:multiLevelType w:val="hybridMultilevel"/>
    <w:tmpl w:val="A230B8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77567AB0"/>
    <w:multiLevelType w:val="hybridMultilevel"/>
    <w:tmpl w:val="FC280E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23"/>
  </w:num>
  <w:num w:numId="12">
    <w:abstractNumId w:val="11"/>
  </w:num>
  <w:num w:numId="13">
    <w:abstractNumId w:val="16"/>
  </w:num>
  <w:num w:numId="14">
    <w:abstractNumId w:val="19"/>
  </w:num>
  <w:num w:numId="15">
    <w:abstractNumId w:val="15"/>
  </w:num>
  <w:num w:numId="16">
    <w:abstractNumId w:val="22"/>
  </w:num>
  <w:num w:numId="17">
    <w:abstractNumId w:val="18"/>
  </w:num>
  <w:num w:numId="18">
    <w:abstractNumId w:val="14"/>
  </w:num>
  <w:num w:numId="19">
    <w:abstractNumId w:val="20"/>
  </w:num>
  <w:num w:numId="20">
    <w:abstractNumId w:val="21"/>
  </w:num>
  <w:num w:numId="21">
    <w:abstractNumId w:val="17"/>
  </w:num>
  <w:num w:numId="22">
    <w:abstractNumId w:val="10"/>
  </w:num>
  <w:num w:numId="23">
    <w:abstractNumId w:val="12"/>
  </w:num>
  <w:num w:numId="24">
    <w:abstractNumId w:val="1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iang Yan">
    <w15:presenceInfo w15:providerId="Windows Live" w15:userId="21321b7ea92bd2b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ps00pr9tdasv8e2eabvd0ela2frwpravdve&quot;&gt;job&lt;record-ids&gt;&lt;item&gt;1&lt;/item&gt;&lt;item&gt;2&lt;/item&gt;&lt;/record-ids&gt;&lt;/item&gt;&lt;/Libraries&gt;"/>
    <w:docVar w:name="ShowDynamicGuides" w:val="1"/>
    <w:docVar w:name="ShowMarginGuides" w:val="0"/>
    <w:docVar w:name="ShowOutlines" w:val="0"/>
    <w:docVar w:name="ShowStaticGuides" w:val="0"/>
  </w:docVars>
  <w:rsids>
    <w:rsidRoot w:val="006F4FD5"/>
    <w:rsid w:val="000201D0"/>
    <w:rsid w:val="0002044A"/>
    <w:rsid w:val="0004304F"/>
    <w:rsid w:val="000A1396"/>
    <w:rsid w:val="000B233E"/>
    <w:rsid w:val="00103A5D"/>
    <w:rsid w:val="001219F5"/>
    <w:rsid w:val="00132430"/>
    <w:rsid w:val="001351E3"/>
    <w:rsid w:val="0015421B"/>
    <w:rsid w:val="001561BE"/>
    <w:rsid w:val="001E4974"/>
    <w:rsid w:val="001F21FF"/>
    <w:rsid w:val="00205711"/>
    <w:rsid w:val="00213292"/>
    <w:rsid w:val="0023335A"/>
    <w:rsid w:val="002A70AC"/>
    <w:rsid w:val="002B1BC9"/>
    <w:rsid w:val="002F1206"/>
    <w:rsid w:val="00366B3F"/>
    <w:rsid w:val="00376E55"/>
    <w:rsid w:val="00381E06"/>
    <w:rsid w:val="0038497F"/>
    <w:rsid w:val="0039624D"/>
    <w:rsid w:val="003F01F0"/>
    <w:rsid w:val="00401518"/>
    <w:rsid w:val="0040605D"/>
    <w:rsid w:val="0041157C"/>
    <w:rsid w:val="00437BEB"/>
    <w:rsid w:val="00472FDA"/>
    <w:rsid w:val="0047574E"/>
    <w:rsid w:val="004A3633"/>
    <w:rsid w:val="004B3807"/>
    <w:rsid w:val="004B5836"/>
    <w:rsid w:val="004D07ED"/>
    <w:rsid w:val="004D5044"/>
    <w:rsid w:val="004E4EF5"/>
    <w:rsid w:val="00530C2D"/>
    <w:rsid w:val="00584348"/>
    <w:rsid w:val="005A3C6A"/>
    <w:rsid w:val="005E345D"/>
    <w:rsid w:val="005F1F92"/>
    <w:rsid w:val="00606928"/>
    <w:rsid w:val="00607C18"/>
    <w:rsid w:val="0062043A"/>
    <w:rsid w:val="00623936"/>
    <w:rsid w:val="0064107C"/>
    <w:rsid w:val="00646684"/>
    <w:rsid w:val="0067164C"/>
    <w:rsid w:val="0068483A"/>
    <w:rsid w:val="006A1607"/>
    <w:rsid w:val="006F3637"/>
    <w:rsid w:val="006F4FD5"/>
    <w:rsid w:val="00736E41"/>
    <w:rsid w:val="00746BD6"/>
    <w:rsid w:val="00762D4A"/>
    <w:rsid w:val="00774EFD"/>
    <w:rsid w:val="00775F80"/>
    <w:rsid w:val="007825ED"/>
    <w:rsid w:val="007861C8"/>
    <w:rsid w:val="0078650F"/>
    <w:rsid w:val="00795F0E"/>
    <w:rsid w:val="007B6809"/>
    <w:rsid w:val="008118CC"/>
    <w:rsid w:val="0081472D"/>
    <w:rsid w:val="00825DE3"/>
    <w:rsid w:val="00832CCF"/>
    <w:rsid w:val="008F23D4"/>
    <w:rsid w:val="00906D45"/>
    <w:rsid w:val="00951579"/>
    <w:rsid w:val="00976D98"/>
    <w:rsid w:val="00994641"/>
    <w:rsid w:val="00995900"/>
    <w:rsid w:val="009B6DE1"/>
    <w:rsid w:val="00A24D49"/>
    <w:rsid w:val="00A540AE"/>
    <w:rsid w:val="00A63C51"/>
    <w:rsid w:val="00A703AA"/>
    <w:rsid w:val="00A706A8"/>
    <w:rsid w:val="00A83C24"/>
    <w:rsid w:val="00A96F53"/>
    <w:rsid w:val="00AC3303"/>
    <w:rsid w:val="00B54626"/>
    <w:rsid w:val="00BA551E"/>
    <w:rsid w:val="00BB344C"/>
    <w:rsid w:val="00BB5096"/>
    <w:rsid w:val="00BB52C5"/>
    <w:rsid w:val="00BD6F3A"/>
    <w:rsid w:val="00C00404"/>
    <w:rsid w:val="00C03966"/>
    <w:rsid w:val="00C17ACE"/>
    <w:rsid w:val="00C273BC"/>
    <w:rsid w:val="00C27EEE"/>
    <w:rsid w:val="00C27FA7"/>
    <w:rsid w:val="00CC44B0"/>
    <w:rsid w:val="00CE06EF"/>
    <w:rsid w:val="00CE73EE"/>
    <w:rsid w:val="00CF65A3"/>
    <w:rsid w:val="00D320AA"/>
    <w:rsid w:val="00D516FC"/>
    <w:rsid w:val="00D62E31"/>
    <w:rsid w:val="00D63C1B"/>
    <w:rsid w:val="00D647C6"/>
    <w:rsid w:val="00D9118A"/>
    <w:rsid w:val="00DD4A8C"/>
    <w:rsid w:val="00E02059"/>
    <w:rsid w:val="00E9521A"/>
    <w:rsid w:val="00EF19B0"/>
    <w:rsid w:val="00F015DE"/>
    <w:rsid w:val="00F11376"/>
    <w:rsid w:val="00F32F75"/>
    <w:rsid w:val="00F362DD"/>
    <w:rsid w:val="00FA409F"/>
    <w:rsid w:val="00FE73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04C109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1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F015DE"/>
    <w:rPr>
      <w:sz w:val="20"/>
    </w:rPr>
  </w:style>
  <w:style w:type="paragraph" w:styleId="Heading1">
    <w:name w:val="heading 1"/>
    <w:basedOn w:val="Normal"/>
    <w:next w:val="BodyText"/>
    <w:link w:val="Heading1Char"/>
    <w:rsid w:val="00F015DE"/>
    <w:pPr>
      <w:keepNext/>
      <w:keepLines/>
      <w:pBdr>
        <w:bottom w:val="single" w:sz="12" w:space="3" w:color="A9122A" w:themeColor="accent1"/>
      </w:pBdr>
      <w:spacing w:before="480" w:after="240"/>
      <w:ind w:left="-187" w:right="-187" w:firstLine="187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paragraph" w:styleId="Heading2">
    <w:name w:val="heading 2"/>
    <w:basedOn w:val="Normal"/>
    <w:next w:val="BodyText"/>
    <w:link w:val="Heading2Char"/>
    <w:rsid w:val="00F015DE"/>
    <w:pPr>
      <w:keepNext/>
      <w:keepLines/>
      <w:tabs>
        <w:tab w:val="left" w:pos="5760"/>
      </w:tabs>
      <w:spacing w:before="200" w:after="100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0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F015DE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A9122A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F015DE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A9122A" w:themeColor="accent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015DE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540914" w:themeColor="accent1" w:themeShade="7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F015DE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540914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F015DE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015DE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F015DE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015DE"/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F015DE"/>
    <w:rPr>
      <w:rFonts w:asciiTheme="majorHAnsi" w:eastAsiaTheme="majorEastAsia" w:hAnsiTheme="majorHAnsi" w:cstheme="majorBidi"/>
      <w:b/>
      <w:bCs/>
      <w:color w:val="000000" w:themeColor="text1"/>
      <w:sz w:val="20"/>
      <w:szCs w:val="20"/>
    </w:rPr>
  </w:style>
  <w:style w:type="paragraph" w:styleId="Header">
    <w:name w:val="header"/>
    <w:basedOn w:val="Normal"/>
    <w:link w:val="HeaderChar"/>
    <w:uiPriority w:val="99"/>
    <w:rsid w:val="00F015DE"/>
    <w:pPr>
      <w:tabs>
        <w:tab w:val="center" w:pos="4680"/>
        <w:tab w:val="right" w:pos="9360"/>
      </w:tabs>
      <w:spacing w:after="200"/>
    </w:pPr>
  </w:style>
  <w:style w:type="character" w:customStyle="1" w:styleId="HeaderChar">
    <w:name w:val="Header Char"/>
    <w:basedOn w:val="DefaultParagraphFont"/>
    <w:link w:val="Header"/>
    <w:uiPriority w:val="99"/>
    <w:rsid w:val="00F015DE"/>
    <w:rPr>
      <w:sz w:val="20"/>
    </w:rPr>
  </w:style>
  <w:style w:type="paragraph" w:styleId="Footer">
    <w:name w:val="footer"/>
    <w:basedOn w:val="Normal"/>
    <w:link w:val="FooterChar"/>
    <w:rsid w:val="00F015DE"/>
    <w:pPr>
      <w:tabs>
        <w:tab w:val="center" w:pos="4680"/>
        <w:tab w:val="right" w:pos="9360"/>
      </w:tabs>
      <w:spacing w:before="200"/>
      <w:jc w:val="right"/>
    </w:pPr>
    <w:rPr>
      <w:b/>
      <w:color w:val="A9122A" w:themeColor="accent1"/>
    </w:rPr>
  </w:style>
  <w:style w:type="character" w:customStyle="1" w:styleId="FooterChar">
    <w:name w:val="Footer Char"/>
    <w:basedOn w:val="DefaultParagraphFont"/>
    <w:link w:val="Footer"/>
    <w:rsid w:val="00F015DE"/>
    <w:rPr>
      <w:b/>
      <w:color w:val="A9122A" w:themeColor="accent1"/>
      <w:sz w:val="20"/>
    </w:rPr>
  </w:style>
  <w:style w:type="paragraph" w:styleId="Title">
    <w:name w:val="Title"/>
    <w:basedOn w:val="Normal"/>
    <w:next w:val="Normal"/>
    <w:link w:val="TitleChar"/>
    <w:rsid w:val="00F015DE"/>
    <w:pPr>
      <w:spacing w:after="120"/>
    </w:pPr>
    <w:rPr>
      <w:rFonts w:asciiTheme="majorHAnsi" w:eastAsiaTheme="majorEastAsia" w:hAnsiTheme="majorHAnsi" w:cstheme="majorBidi"/>
      <w:b/>
      <w:color w:val="A9122A" w:themeColor="accent1"/>
      <w:spacing w:val="5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015DE"/>
    <w:rPr>
      <w:rFonts w:asciiTheme="majorHAnsi" w:eastAsiaTheme="majorEastAsia" w:hAnsiTheme="majorHAnsi" w:cstheme="majorBidi"/>
      <w:b/>
      <w:color w:val="A9122A" w:themeColor="accent1"/>
      <w:spacing w:val="5"/>
      <w:kern w:val="28"/>
      <w:sz w:val="36"/>
      <w:szCs w:val="36"/>
    </w:rPr>
  </w:style>
  <w:style w:type="paragraph" w:customStyle="1" w:styleId="ContactDetails">
    <w:name w:val="Contact Details"/>
    <w:basedOn w:val="Normal"/>
    <w:rsid w:val="00F015DE"/>
    <w:rPr>
      <w:b/>
      <w:sz w:val="18"/>
      <w:szCs w:val="18"/>
    </w:rPr>
  </w:style>
  <w:style w:type="paragraph" w:customStyle="1" w:styleId="Initials">
    <w:name w:val="Initials"/>
    <w:basedOn w:val="Normal"/>
    <w:rsid w:val="00F015DE"/>
    <w:pPr>
      <w:jc w:val="center"/>
    </w:pPr>
    <w:rPr>
      <w:b/>
      <w:color w:val="A9122A" w:themeColor="accent1"/>
      <w:sz w:val="106"/>
    </w:rPr>
  </w:style>
  <w:style w:type="paragraph" w:styleId="BodyText">
    <w:name w:val="Body Text"/>
    <w:basedOn w:val="Normal"/>
    <w:link w:val="BodyTextChar"/>
    <w:rsid w:val="00F015DE"/>
    <w:pPr>
      <w:spacing w:after="200"/>
    </w:pPr>
  </w:style>
  <w:style w:type="character" w:customStyle="1" w:styleId="BodyTextChar">
    <w:name w:val="Body Text Char"/>
    <w:basedOn w:val="DefaultParagraphFont"/>
    <w:link w:val="BodyText"/>
    <w:rsid w:val="00F015DE"/>
    <w:rPr>
      <w:sz w:val="20"/>
    </w:rPr>
  </w:style>
  <w:style w:type="paragraph" w:styleId="BalloonText">
    <w:name w:val="Balloon Text"/>
    <w:basedOn w:val="Normal"/>
    <w:link w:val="BalloonTextChar"/>
    <w:semiHidden/>
    <w:unhideWhenUsed/>
    <w:rsid w:val="00F015D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015D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semiHidden/>
    <w:unhideWhenUsed/>
    <w:rsid w:val="00F015DE"/>
  </w:style>
  <w:style w:type="paragraph" w:styleId="BlockText">
    <w:name w:val="Block Text"/>
    <w:basedOn w:val="Normal"/>
    <w:semiHidden/>
    <w:unhideWhenUsed/>
    <w:rsid w:val="00F015DE"/>
    <w:pPr>
      <w:pBdr>
        <w:top w:val="single" w:sz="2" w:space="10" w:color="A9122A" w:themeColor="accent1" w:shadow="1"/>
        <w:left w:val="single" w:sz="2" w:space="10" w:color="A9122A" w:themeColor="accent1" w:shadow="1"/>
        <w:bottom w:val="single" w:sz="2" w:space="10" w:color="A9122A" w:themeColor="accent1" w:shadow="1"/>
        <w:right w:val="single" w:sz="2" w:space="10" w:color="A9122A" w:themeColor="accent1" w:shadow="1"/>
      </w:pBdr>
      <w:ind w:left="1152" w:right="1152"/>
    </w:pPr>
    <w:rPr>
      <w:i/>
      <w:iCs/>
      <w:color w:val="A9122A" w:themeColor="accent1"/>
    </w:rPr>
  </w:style>
  <w:style w:type="paragraph" w:styleId="BodyText2">
    <w:name w:val="Body Text 2"/>
    <w:basedOn w:val="Normal"/>
    <w:link w:val="BodyText2Char"/>
    <w:semiHidden/>
    <w:unhideWhenUsed/>
    <w:rsid w:val="00F015DE"/>
    <w:pPr>
      <w:spacing w:after="120"/>
      <w:ind w:left="360"/>
    </w:pPr>
  </w:style>
  <w:style w:type="paragraph" w:styleId="BodyText3">
    <w:name w:val="Body Text 3"/>
    <w:basedOn w:val="Normal"/>
    <w:link w:val="BodyText3Char"/>
    <w:semiHidden/>
    <w:unhideWhenUsed/>
    <w:rsid w:val="00F015DE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015DE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unhideWhenUsed/>
    <w:rsid w:val="00F015DE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015DE"/>
    <w:rPr>
      <w:sz w:val="20"/>
    </w:rPr>
  </w:style>
  <w:style w:type="character" w:customStyle="1" w:styleId="BodyText2Char">
    <w:name w:val="Body Text 2 Char"/>
    <w:basedOn w:val="DefaultParagraphFont"/>
    <w:link w:val="BodyText2"/>
    <w:semiHidden/>
    <w:rsid w:val="00F015DE"/>
    <w:rPr>
      <w:sz w:val="20"/>
    </w:rPr>
  </w:style>
  <w:style w:type="paragraph" w:styleId="BodyTextFirstIndent2">
    <w:name w:val="Body Text First Indent 2"/>
    <w:basedOn w:val="BodyText2"/>
    <w:link w:val="BodyTextFirstIndent2Char"/>
    <w:semiHidden/>
    <w:unhideWhenUsed/>
    <w:rsid w:val="00F015DE"/>
    <w:pPr>
      <w:spacing w:after="0"/>
      <w:ind w:firstLine="360"/>
    </w:pPr>
  </w:style>
  <w:style w:type="character" w:customStyle="1" w:styleId="BodyTextFirstIndent2Char">
    <w:name w:val="Body Text First Indent 2 Char"/>
    <w:basedOn w:val="BodyText2Char"/>
    <w:link w:val="BodyTextFirstIndent2"/>
    <w:semiHidden/>
    <w:rsid w:val="00F015DE"/>
    <w:rPr>
      <w:sz w:val="20"/>
    </w:rPr>
  </w:style>
  <w:style w:type="paragraph" w:styleId="BodyTextIndent2">
    <w:name w:val="Body Text Indent 2"/>
    <w:basedOn w:val="Normal"/>
    <w:link w:val="BodyTextIndent2Char"/>
    <w:semiHidden/>
    <w:unhideWhenUsed/>
    <w:rsid w:val="00F015DE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015DE"/>
    <w:rPr>
      <w:sz w:val="20"/>
    </w:rPr>
  </w:style>
  <w:style w:type="paragraph" w:styleId="BodyTextIndent3">
    <w:name w:val="Body Text Indent 3"/>
    <w:basedOn w:val="Normal"/>
    <w:link w:val="BodyTextIndent3Char"/>
    <w:semiHidden/>
    <w:unhideWhenUsed/>
    <w:rsid w:val="00F015DE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015DE"/>
    <w:rPr>
      <w:sz w:val="16"/>
      <w:szCs w:val="16"/>
    </w:rPr>
  </w:style>
  <w:style w:type="paragraph" w:styleId="Caption">
    <w:name w:val="caption"/>
    <w:basedOn w:val="Normal"/>
    <w:next w:val="Normal"/>
    <w:semiHidden/>
    <w:unhideWhenUsed/>
    <w:qFormat/>
    <w:rsid w:val="00F015DE"/>
    <w:pPr>
      <w:spacing w:after="200"/>
    </w:pPr>
    <w:rPr>
      <w:b/>
      <w:bCs/>
      <w:color w:val="A9122A" w:themeColor="accent1"/>
      <w:sz w:val="18"/>
      <w:szCs w:val="18"/>
    </w:rPr>
  </w:style>
  <w:style w:type="paragraph" w:styleId="Closing">
    <w:name w:val="Closing"/>
    <w:basedOn w:val="Normal"/>
    <w:link w:val="ClosingChar"/>
    <w:semiHidden/>
    <w:unhideWhenUsed/>
    <w:rsid w:val="00F015DE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015DE"/>
    <w:rPr>
      <w:sz w:val="20"/>
    </w:rPr>
  </w:style>
  <w:style w:type="paragraph" w:styleId="CommentText">
    <w:name w:val="annotation text"/>
    <w:basedOn w:val="Normal"/>
    <w:link w:val="CommentTextChar"/>
    <w:semiHidden/>
    <w:unhideWhenUsed/>
    <w:rsid w:val="00F015DE"/>
    <w:rPr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F015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F015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015DE"/>
    <w:rPr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semiHidden/>
    <w:unhideWhenUsed/>
    <w:rsid w:val="00F015DE"/>
  </w:style>
  <w:style w:type="character" w:customStyle="1" w:styleId="DateChar">
    <w:name w:val="Date Char"/>
    <w:basedOn w:val="DefaultParagraphFont"/>
    <w:link w:val="Date"/>
    <w:semiHidden/>
    <w:rsid w:val="00F015DE"/>
    <w:rPr>
      <w:sz w:val="20"/>
    </w:rPr>
  </w:style>
  <w:style w:type="paragraph" w:styleId="DocumentMap">
    <w:name w:val="Document Map"/>
    <w:basedOn w:val="Normal"/>
    <w:link w:val="DocumentMapChar"/>
    <w:semiHidden/>
    <w:unhideWhenUsed/>
    <w:rsid w:val="00F015DE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015DE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unhideWhenUsed/>
    <w:rsid w:val="00F015DE"/>
  </w:style>
  <w:style w:type="character" w:customStyle="1" w:styleId="E-mailSignatureChar">
    <w:name w:val="E-mail Signature Char"/>
    <w:basedOn w:val="DefaultParagraphFont"/>
    <w:link w:val="E-mailSignature"/>
    <w:semiHidden/>
    <w:rsid w:val="00F015DE"/>
    <w:rPr>
      <w:sz w:val="20"/>
    </w:rPr>
  </w:style>
  <w:style w:type="paragraph" w:styleId="EndnoteText">
    <w:name w:val="endnote text"/>
    <w:basedOn w:val="Normal"/>
    <w:link w:val="EndnoteTextChar"/>
    <w:semiHidden/>
    <w:unhideWhenUsed/>
    <w:rsid w:val="00F015DE"/>
    <w:rPr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F015DE"/>
    <w:rPr>
      <w:sz w:val="20"/>
      <w:szCs w:val="20"/>
    </w:rPr>
  </w:style>
  <w:style w:type="paragraph" w:styleId="EnvelopeAddress">
    <w:name w:val="envelope address"/>
    <w:basedOn w:val="Normal"/>
    <w:semiHidden/>
    <w:unhideWhenUsed/>
    <w:rsid w:val="00F015DE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semiHidden/>
    <w:unhideWhenUsed/>
    <w:rsid w:val="00F015DE"/>
    <w:rPr>
      <w:rFonts w:asciiTheme="majorHAnsi" w:eastAsiaTheme="majorEastAsia" w:hAnsiTheme="majorHAnsi" w:cstheme="majorBidi"/>
      <w:szCs w:val="20"/>
    </w:rPr>
  </w:style>
  <w:style w:type="paragraph" w:styleId="FootnoteText">
    <w:name w:val="footnote text"/>
    <w:basedOn w:val="Normal"/>
    <w:link w:val="FootnoteTextChar"/>
    <w:semiHidden/>
    <w:unhideWhenUsed/>
    <w:rsid w:val="00F015DE"/>
    <w:rPr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015DE"/>
    <w:rPr>
      <w:sz w:val="20"/>
      <w:szCs w:val="20"/>
    </w:rPr>
  </w:style>
  <w:style w:type="character" w:customStyle="1" w:styleId="Heading3Char">
    <w:name w:val="Heading 3 Char"/>
    <w:basedOn w:val="DefaultParagraphFont"/>
    <w:link w:val="Heading3"/>
    <w:semiHidden/>
    <w:rsid w:val="00F015DE"/>
    <w:rPr>
      <w:rFonts w:asciiTheme="majorHAnsi" w:eastAsiaTheme="majorEastAsia" w:hAnsiTheme="majorHAnsi" w:cstheme="majorBidi"/>
      <w:b/>
      <w:bCs/>
      <w:color w:val="A9122A" w:themeColor="accent1"/>
      <w:sz w:val="20"/>
    </w:rPr>
  </w:style>
  <w:style w:type="character" w:customStyle="1" w:styleId="Heading4Char">
    <w:name w:val="Heading 4 Char"/>
    <w:basedOn w:val="DefaultParagraphFont"/>
    <w:link w:val="Heading4"/>
    <w:semiHidden/>
    <w:rsid w:val="00F015DE"/>
    <w:rPr>
      <w:rFonts w:asciiTheme="majorHAnsi" w:eastAsiaTheme="majorEastAsia" w:hAnsiTheme="majorHAnsi" w:cstheme="majorBidi"/>
      <w:b/>
      <w:bCs/>
      <w:i/>
      <w:iCs/>
      <w:color w:val="A9122A" w:themeColor="accent1"/>
      <w:sz w:val="20"/>
    </w:rPr>
  </w:style>
  <w:style w:type="character" w:customStyle="1" w:styleId="Heading5Char">
    <w:name w:val="Heading 5 Char"/>
    <w:basedOn w:val="DefaultParagraphFont"/>
    <w:link w:val="Heading5"/>
    <w:semiHidden/>
    <w:rsid w:val="00F015DE"/>
    <w:rPr>
      <w:rFonts w:asciiTheme="majorHAnsi" w:eastAsiaTheme="majorEastAsia" w:hAnsiTheme="majorHAnsi" w:cstheme="majorBidi"/>
      <w:color w:val="540914" w:themeColor="accent1" w:themeShade="7F"/>
      <w:sz w:val="20"/>
    </w:rPr>
  </w:style>
  <w:style w:type="character" w:customStyle="1" w:styleId="Heading6Char">
    <w:name w:val="Heading 6 Char"/>
    <w:basedOn w:val="DefaultParagraphFont"/>
    <w:link w:val="Heading6"/>
    <w:semiHidden/>
    <w:rsid w:val="00F015DE"/>
    <w:rPr>
      <w:rFonts w:asciiTheme="majorHAnsi" w:eastAsiaTheme="majorEastAsia" w:hAnsiTheme="majorHAnsi" w:cstheme="majorBidi"/>
      <w:i/>
      <w:iCs/>
      <w:color w:val="540914" w:themeColor="accent1" w:themeShade="7F"/>
      <w:sz w:val="20"/>
    </w:rPr>
  </w:style>
  <w:style w:type="character" w:customStyle="1" w:styleId="Heading7Char">
    <w:name w:val="Heading 7 Char"/>
    <w:basedOn w:val="DefaultParagraphFont"/>
    <w:link w:val="Heading7"/>
    <w:semiHidden/>
    <w:rsid w:val="00F015DE"/>
    <w:rPr>
      <w:rFonts w:asciiTheme="majorHAnsi" w:eastAsiaTheme="majorEastAsia" w:hAnsiTheme="majorHAnsi" w:cstheme="majorBidi"/>
      <w:i/>
      <w:iCs/>
      <w:color w:val="404040" w:themeColor="text1" w:themeTint="BF"/>
      <w:sz w:val="20"/>
    </w:rPr>
  </w:style>
  <w:style w:type="character" w:customStyle="1" w:styleId="Heading8Char">
    <w:name w:val="Heading 8 Char"/>
    <w:basedOn w:val="DefaultParagraphFont"/>
    <w:link w:val="Heading8"/>
    <w:semiHidden/>
    <w:rsid w:val="00F015D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semiHidden/>
    <w:rsid w:val="00F015D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HTMLAddress">
    <w:name w:val="HTML Address"/>
    <w:basedOn w:val="Normal"/>
    <w:link w:val="HTMLAddressChar"/>
    <w:semiHidden/>
    <w:unhideWhenUsed/>
    <w:rsid w:val="00F015DE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015DE"/>
    <w:rPr>
      <w:i/>
      <w:iCs/>
      <w:sz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015DE"/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015DE"/>
    <w:rPr>
      <w:rFonts w:ascii="Consolas" w:hAnsi="Consolas"/>
      <w:sz w:val="20"/>
      <w:szCs w:val="20"/>
    </w:rPr>
  </w:style>
  <w:style w:type="paragraph" w:styleId="Index1">
    <w:name w:val="index 1"/>
    <w:basedOn w:val="Normal"/>
    <w:next w:val="Normal"/>
    <w:autoRedefine/>
    <w:semiHidden/>
    <w:unhideWhenUsed/>
    <w:rsid w:val="00F015DE"/>
    <w:pPr>
      <w:ind w:left="200" w:hanging="200"/>
    </w:pPr>
  </w:style>
  <w:style w:type="paragraph" w:styleId="Index2">
    <w:name w:val="index 2"/>
    <w:basedOn w:val="Normal"/>
    <w:next w:val="Normal"/>
    <w:autoRedefine/>
    <w:semiHidden/>
    <w:unhideWhenUsed/>
    <w:rsid w:val="00F015DE"/>
    <w:pPr>
      <w:ind w:left="400" w:hanging="200"/>
    </w:pPr>
  </w:style>
  <w:style w:type="paragraph" w:styleId="Index3">
    <w:name w:val="index 3"/>
    <w:basedOn w:val="Normal"/>
    <w:next w:val="Normal"/>
    <w:autoRedefine/>
    <w:semiHidden/>
    <w:unhideWhenUsed/>
    <w:rsid w:val="00F015DE"/>
    <w:pPr>
      <w:ind w:left="600" w:hanging="200"/>
    </w:pPr>
  </w:style>
  <w:style w:type="paragraph" w:styleId="Index4">
    <w:name w:val="index 4"/>
    <w:basedOn w:val="Normal"/>
    <w:next w:val="Normal"/>
    <w:autoRedefine/>
    <w:semiHidden/>
    <w:unhideWhenUsed/>
    <w:rsid w:val="00F015DE"/>
    <w:pPr>
      <w:ind w:left="800" w:hanging="200"/>
    </w:pPr>
  </w:style>
  <w:style w:type="paragraph" w:styleId="Index5">
    <w:name w:val="index 5"/>
    <w:basedOn w:val="Normal"/>
    <w:next w:val="Normal"/>
    <w:autoRedefine/>
    <w:semiHidden/>
    <w:unhideWhenUsed/>
    <w:rsid w:val="00F015DE"/>
    <w:pPr>
      <w:ind w:left="1000" w:hanging="200"/>
    </w:pPr>
  </w:style>
  <w:style w:type="paragraph" w:styleId="Index6">
    <w:name w:val="index 6"/>
    <w:basedOn w:val="Normal"/>
    <w:next w:val="Normal"/>
    <w:autoRedefine/>
    <w:semiHidden/>
    <w:unhideWhenUsed/>
    <w:rsid w:val="00F015DE"/>
    <w:pPr>
      <w:ind w:left="1200" w:hanging="200"/>
    </w:pPr>
  </w:style>
  <w:style w:type="paragraph" w:styleId="Index7">
    <w:name w:val="index 7"/>
    <w:basedOn w:val="Normal"/>
    <w:next w:val="Normal"/>
    <w:autoRedefine/>
    <w:semiHidden/>
    <w:unhideWhenUsed/>
    <w:rsid w:val="00F015DE"/>
    <w:pPr>
      <w:ind w:left="1400" w:hanging="200"/>
    </w:pPr>
  </w:style>
  <w:style w:type="paragraph" w:styleId="Index8">
    <w:name w:val="index 8"/>
    <w:basedOn w:val="Normal"/>
    <w:next w:val="Normal"/>
    <w:autoRedefine/>
    <w:semiHidden/>
    <w:unhideWhenUsed/>
    <w:rsid w:val="00F015DE"/>
    <w:pPr>
      <w:ind w:left="1600" w:hanging="200"/>
    </w:pPr>
  </w:style>
  <w:style w:type="paragraph" w:styleId="Index9">
    <w:name w:val="index 9"/>
    <w:basedOn w:val="Normal"/>
    <w:next w:val="Normal"/>
    <w:autoRedefine/>
    <w:semiHidden/>
    <w:unhideWhenUsed/>
    <w:rsid w:val="00F015DE"/>
    <w:pPr>
      <w:ind w:left="1800" w:hanging="200"/>
    </w:pPr>
  </w:style>
  <w:style w:type="paragraph" w:styleId="IndexHeading">
    <w:name w:val="index heading"/>
    <w:basedOn w:val="Normal"/>
    <w:next w:val="Index1"/>
    <w:semiHidden/>
    <w:unhideWhenUsed/>
    <w:rsid w:val="00F015DE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qFormat/>
    <w:rsid w:val="00F015DE"/>
    <w:pPr>
      <w:pBdr>
        <w:bottom w:val="single" w:sz="4" w:space="4" w:color="A9122A" w:themeColor="accent1"/>
      </w:pBdr>
      <w:spacing w:before="200" w:after="280"/>
      <w:ind w:left="936" w:right="936"/>
    </w:pPr>
    <w:rPr>
      <w:b/>
      <w:bCs/>
      <w:i/>
      <w:iCs/>
      <w:color w:val="A9122A" w:themeColor="accent1"/>
    </w:rPr>
  </w:style>
  <w:style w:type="character" w:customStyle="1" w:styleId="IntenseQuoteChar">
    <w:name w:val="Intense Quote Char"/>
    <w:basedOn w:val="DefaultParagraphFont"/>
    <w:link w:val="IntenseQuote"/>
    <w:rsid w:val="00F015DE"/>
    <w:rPr>
      <w:b/>
      <w:bCs/>
      <w:i/>
      <w:iCs/>
      <w:color w:val="A9122A" w:themeColor="accent1"/>
      <w:sz w:val="20"/>
    </w:rPr>
  </w:style>
  <w:style w:type="paragraph" w:styleId="List">
    <w:name w:val="List"/>
    <w:basedOn w:val="Normal"/>
    <w:semiHidden/>
    <w:unhideWhenUsed/>
    <w:rsid w:val="00F015DE"/>
    <w:pPr>
      <w:ind w:left="360" w:hanging="360"/>
      <w:contextualSpacing/>
    </w:pPr>
  </w:style>
  <w:style w:type="paragraph" w:styleId="List2">
    <w:name w:val="List 2"/>
    <w:basedOn w:val="Normal"/>
    <w:semiHidden/>
    <w:unhideWhenUsed/>
    <w:rsid w:val="00F015DE"/>
    <w:pPr>
      <w:ind w:left="720" w:hanging="360"/>
      <w:contextualSpacing/>
    </w:pPr>
  </w:style>
  <w:style w:type="paragraph" w:styleId="List3">
    <w:name w:val="List 3"/>
    <w:basedOn w:val="Normal"/>
    <w:semiHidden/>
    <w:unhideWhenUsed/>
    <w:rsid w:val="00F015DE"/>
    <w:pPr>
      <w:ind w:left="1080" w:hanging="360"/>
      <w:contextualSpacing/>
    </w:pPr>
  </w:style>
  <w:style w:type="paragraph" w:styleId="List4">
    <w:name w:val="List 4"/>
    <w:basedOn w:val="Normal"/>
    <w:semiHidden/>
    <w:unhideWhenUsed/>
    <w:rsid w:val="00F015DE"/>
    <w:pPr>
      <w:ind w:left="1440" w:hanging="360"/>
      <w:contextualSpacing/>
    </w:pPr>
  </w:style>
  <w:style w:type="paragraph" w:styleId="List5">
    <w:name w:val="List 5"/>
    <w:basedOn w:val="Normal"/>
    <w:semiHidden/>
    <w:unhideWhenUsed/>
    <w:rsid w:val="00F015DE"/>
    <w:pPr>
      <w:ind w:left="1800" w:hanging="360"/>
      <w:contextualSpacing/>
    </w:pPr>
  </w:style>
  <w:style w:type="paragraph" w:styleId="ListBullet">
    <w:name w:val="List Bullet"/>
    <w:basedOn w:val="Normal"/>
    <w:semiHidden/>
    <w:unhideWhenUsed/>
    <w:rsid w:val="00F015DE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unhideWhenUsed/>
    <w:rsid w:val="00F015DE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unhideWhenUsed/>
    <w:rsid w:val="00F015DE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unhideWhenUsed/>
    <w:rsid w:val="00F015DE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unhideWhenUsed/>
    <w:rsid w:val="00F015DE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unhideWhenUsed/>
    <w:rsid w:val="00F015DE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unhideWhenUsed/>
    <w:rsid w:val="00F015DE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unhideWhenUsed/>
    <w:rsid w:val="00F015DE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unhideWhenUsed/>
    <w:rsid w:val="00F015DE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unhideWhenUsed/>
    <w:rsid w:val="00F015DE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unhideWhenUsed/>
    <w:rsid w:val="00F015DE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unhideWhenUsed/>
    <w:rsid w:val="00F015DE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unhideWhenUsed/>
    <w:rsid w:val="00F015DE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unhideWhenUsed/>
    <w:rsid w:val="00F015DE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unhideWhenUsed/>
    <w:rsid w:val="00F015DE"/>
    <w:pPr>
      <w:numPr>
        <w:numId w:val="10"/>
      </w:numPr>
      <w:contextualSpacing/>
    </w:pPr>
  </w:style>
  <w:style w:type="paragraph" w:styleId="ListParagraph">
    <w:name w:val="List Paragraph"/>
    <w:basedOn w:val="Normal"/>
    <w:qFormat/>
    <w:rsid w:val="00F015DE"/>
    <w:pPr>
      <w:ind w:left="720"/>
      <w:contextualSpacing/>
    </w:pPr>
  </w:style>
  <w:style w:type="paragraph" w:styleId="MacroText">
    <w:name w:val="macro"/>
    <w:link w:val="MacroTextChar"/>
    <w:semiHidden/>
    <w:unhideWhenUsed/>
    <w:rsid w:val="00F015D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F015DE"/>
    <w:rPr>
      <w:rFonts w:ascii="Consolas" w:hAnsi="Consolas"/>
      <w:sz w:val="20"/>
      <w:szCs w:val="20"/>
    </w:rPr>
  </w:style>
  <w:style w:type="paragraph" w:styleId="MessageHeader">
    <w:name w:val="Message Header"/>
    <w:basedOn w:val="Normal"/>
    <w:link w:val="MessageHeaderChar"/>
    <w:semiHidden/>
    <w:unhideWhenUsed/>
    <w:rsid w:val="00F015D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015DE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qFormat/>
    <w:rsid w:val="00F015DE"/>
    <w:rPr>
      <w:sz w:val="20"/>
    </w:rPr>
  </w:style>
  <w:style w:type="paragraph" w:styleId="NormalWeb">
    <w:name w:val="Normal (Web)"/>
    <w:basedOn w:val="Normal"/>
    <w:semiHidden/>
    <w:unhideWhenUsed/>
    <w:rsid w:val="00F015DE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semiHidden/>
    <w:unhideWhenUsed/>
    <w:rsid w:val="00F015DE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unhideWhenUsed/>
    <w:rsid w:val="00F015DE"/>
  </w:style>
  <w:style w:type="character" w:customStyle="1" w:styleId="NoteHeadingChar">
    <w:name w:val="Note Heading Char"/>
    <w:basedOn w:val="DefaultParagraphFont"/>
    <w:link w:val="NoteHeading"/>
    <w:semiHidden/>
    <w:rsid w:val="00F015DE"/>
    <w:rPr>
      <w:sz w:val="20"/>
    </w:rPr>
  </w:style>
  <w:style w:type="paragraph" w:styleId="PlainText">
    <w:name w:val="Plain Text"/>
    <w:basedOn w:val="Normal"/>
    <w:link w:val="PlainTextChar"/>
    <w:semiHidden/>
    <w:unhideWhenUsed/>
    <w:rsid w:val="00F015DE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F015DE"/>
    <w:rPr>
      <w:rFonts w:ascii="Consolas" w:hAnsi="Consolas"/>
      <w:sz w:val="21"/>
      <w:szCs w:val="21"/>
    </w:rPr>
  </w:style>
  <w:style w:type="paragraph" w:styleId="Quote">
    <w:name w:val="Quote"/>
    <w:basedOn w:val="Normal"/>
    <w:next w:val="Normal"/>
    <w:link w:val="QuoteChar"/>
    <w:qFormat/>
    <w:rsid w:val="00F015DE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rsid w:val="00F015DE"/>
    <w:rPr>
      <w:i/>
      <w:iCs/>
      <w:color w:val="000000" w:themeColor="text1"/>
      <w:sz w:val="20"/>
    </w:rPr>
  </w:style>
  <w:style w:type="paragraph" w:styleId="Salutation">
    <w:name w:val="Salutation"/>
    <w:basedOn w:val="Normal"/>
    <w:next w:val="Normal"/>
    <w:link w:val="SalutationChar"/>
    <w:semiHidden/>
    <w:unhideWhenUsed/>
    <w:rsid w:val="00F015DE"/>
  </w:style>
  <w:style w:type="character" w:customStyle="1" w:styleId="SalutationChar">
    <w:name w:val="Salutation Char"/>
    <w:basedOn w:val="DefaultParagraphFont"/>
    <w:link w:val="Salutation"/>
    <w:semiHidden/>
    <w:rsid w:val="00F015DE"/>
    <w:rPr>
      <w:sz w:val="20"/>
    </w:rPr>
  </w:style>
  <w:style w:type="paragraph" w:styleId="Signature">
    <w:name w:val="Signature"/>
    <w:basedOn w:val="Normal"/>
    <w:link w:val="SignatureChar"/>
    <w:semiHidden/>
    <w:unhideWhenUsed/>
    <w:rsid w:val="00F015DE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015DE"/>
    <w:rPr>
      <w:sz w:val="20"/>
    </w:rPr>
  </w:style>
  <w:style w:type="paragraph" w:styleId="Subtitle">
    <w:name w:val="Subtitle"/>
    <w:basedOn w:val="Normal"/>
    <w:next w:val="Normal"/>
    <w:link w:val="SubtitleChar"/>
    <w:qFormat/>
    <w:rsid w:val="00F015DE"/>
    <w:pPr>
      <w:numPr>
        <w:ilvl w:val="1"/>
      </w:numPr>
    </w:pPr>
    <w:rPr>
      <w:rFonts w:asciiTheme="majorHAnsi" w:eastAsiaTheme="majorEastAsia" w:hAnsiTheme="majorHAnsi" w:cstheme="majorBidi"/>
      <w:i/>
      <w:iCs/>
      <w:color w:val="A9122A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F015DE"/>
    <w:rPr>
      <w:rFonts w:asciiTheme="majorHAnsi" w:eastAsiaTheme="majorEastAsia" w:hAnsiTheme="majorHAnsi" w:cstheme="majorBidi"/>
      <w:i/>
      <w:iCs/>
      <w:color w:val="A9122A" w:themeColor="accent1"/>
      <w:spacing w:val="15"/>
      <w:sz w:val="24"/>
      <w:szCs w:val="24"/>
    </w:rPr>
  </w:style>
  <w:style w:type="paragraph" w:styleId="TableofAuthorities">
    <w:name w:val="table of authorities"/>
    <w:basedOn w:val="Normal"/>
    <w:next w:val="Normal"/>
    <w:semiHidden/>
    <w:unhideWhenUsed/>
    <w:rsid w:val="00F015DE"/>
    <w:pPr>
      <w:ind w:left="200" w:hanging="200"/>
    </w:pPr>
  </w:style>
  <w:style w:type="paragraph" w:styleId="TableofFigures">
    <w:name w:val="table of figures"/>
    <w:basedOn w:val="Normal"/>
    <w:next w:val="Normal"/>
    <w:semiHidden/>
    <w:unhideWhenUsed/>
    <w:rsid w:val="00F015DE"/>
  </w:style>
  <w:style w:type="paragraph" w:styleId="TOAHeading">
    <w:name w:val="toa heading"/>
    <w:basedOn w:val="Normal"/>
    <w:next w:val="Normal"/>
    <w:semiHidden/>
    <w:unhideWhenUsed/>
    <w:rsid w:val="00F015D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unhideWhenUsed/>
    <w:rsid w:val="00F015DE"/>
    <w:pPr>
      <w:spacing w:after="100"/>
    </w:pPr>
  </w:style>
  <w:style w:type="paragraph" w:styleId="TOC2">
    <w:name w:val="toc 2"/>
    <w:basedOn w:val="Normal"/>
    <w:next w:val="Normal"/>
    <w:autoRedefine/>
    <w:semiHidden/>
    <w:unhideWhenUsed/>
    <w:rsid w:val="00F015DE"/>
    <w:pPr>
      <w:spacing w:after="100"/>
      <w:ind w:left="200"/>
    </w:pPr>
  </w:style>
  <w:style w:type="paragraph" w:styleId="TOC3">
    <w:name w:val="toc 3"/>
    <w:basedOn w:val="Normal"/>
    <w:next w:val="Normal"/>
    <w:autoRedefine/>
    <w:semiHidden/>
    <w:unhideWhenUsed/>
    <w:rsid w:val="00F015DE"/>
    <w:pPr>
      <w:spacing w:after="100"/>
      <w:ind w:left="400"/>
    </w:pPr>
  </w:style>
  <w:style w:type="paragraph" w:styleId="TOC4">
    <w:name w:val="toc 4"/>
    <w:basedOn w:val="Normal"/>
    <w:next w:val="Normal"/>
    <w:autoRedefine/>
    <w:semiHidden/>
    <w:unhideWhenUsed/>
    <w:rsid w:val="00F015DE"/>
    <w:pPr>
      <w:spacing w:after="100"/>
      <w:ind w:left="600"/>
    </w:pPr>
  </w:style>
  <w:style w:type="paragraph" w:styleId="TOC5">
    <w:name w:val="toc 5"/>
    <w:basedOn w:val="Normal"/>
    <w:next w:val="Normal"/>
    <w:autoRedefine/>
    <w:semiHidden/>
    <w:unhideWhenUsed/>
    <w:rsid w:val="00F015DE"/>
    <w:pPr>
      <w:spacing w:after="100"/>
      <w:ind w:left="800"/>
    </w:pPr>
  </w:style>
  <w:style w:type="paragraph" w:styleId="TOC6">
    <w:name w:val="toc 6"/>
    <w:basedOn w:val="Normal"/>
    <w:next w:val="Normal"/>
    <w:autoRedefine/>
    <w:semiHidden/>
    <w:unhideWhenUsed/>
    <w:rsid w:val="00F015DE"/>
    <w:pPr>
      <w:spacing w:after="100"/>
      <w:ind w:left="1000"/>
    </w:pPr>
  </w:style>
  <w:style w:type="paragraph" w:styleId="TOC7">
    <w:name w:val="toc 7"/>
    <w:basedOn w:val="Normal"/>
    <w:next w:val="Normal"/>
    <w:autoRedefine/>
    <w:semiHidden/>
    <w:unhideWhenUsed/>
    <w:rsid w:val="00F015DE"/>
    <w:pPr>
      <w:spacing w:after="100"/>
      <w:ind w:left="1200"/>
    </w:pPr>
  </w:style>
  <w:style w:type="paragraph" w:styleId="TOC8">
    <w:name w:val="toc 8"/>
    <w:basedOn w:val="Normal"/>
    <w:next w:val="Normal"/>
    <w:autoRedefine/>
    <w:semiHidden/>
    <w:unhideWhenUsed/>
    <w:rsid w:val="00F015DE"/>
    <w:pPr>
      <w:spacing w:after="100"/>
      <w:ind w:left="1400"/>
    </w:pPr>
  </w:style>
  <w:style w:type="paragraph" w:styleId="TOC9">
    <w:name w:val="toc 9"/>
    <w:basedOn w:val="Normal"/>
    <w:next w:val="Normal"/>
    <w:autoRedefine/>
    <w:semiHidden/>
    <w:unhideWhenUsed/>
    <w:rsid w:val="00F015DE"/>
    <w:pPr>
      <w:spacing w:after="100"/>
      <w:ind w:left="1600"/>
    </w:pPr>
  </w:style>
  <w:style w:type="paragraph" w:styleId="TOCHeading">
    <w:name w:val="TOC Heading"/>
    <w:basedOn w:val="Heading1"/>
    <w:next w:val="Normal"/>
    <w:semiHidden/>
    <w:unhideWhenUsed/>
    <w:qFormat/>
    <w:rsid w:val="00F015DE"/>
    <w:pPr>
      <w:pBdr>
        <w:bottom w:val="none" w:sz="0" w:space="0" w:color="auto"/>
      </w:pBdr>
      <w:spacing w:after="0"/>
      <w:ind w:left="0" w:right="0" w:firstLine="0"/>
      <w:outlineLvl w:val="9"/>
    </w:pPr>
    <w:rPr>
      <w:color w:val="7E0D1F" w:themeColor="accent1" w:themeShade="BF"/>
      <w:sz w:val="28"/>
      <w:szCs w:val="28"/>
    </w:rPr>
  </w:style>
  <w:style w:type="character" w:customStyle="1" w:styleId="apple-converted-space">
    <w:name w:val="apple-converted-space"/>
    <w:basedOn w:val="DefaultParagraphFont"/>
    <w:rsid w:val="00D320AA"/>
  </w:style>
  <w:style w:type="table" w:styleId="TableGrid">
    <w:name w:val="Table Grid"/>
    <w:basedOn w:val="TableNormal"/>
    <w:uiPriority w:val="1"/>
    <w:rsid w:val="00C27FA7"/>
    <w:rPr>
      <w:lang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7164C"/>
    <w:rPr>
      <w:color w:val="0000FF"/>
      <w:u w:val="single"/>
    </w:rPr>
  </w:style>
  <w:style w:type="paragraph" w:styleId="Revision">
    <w:name w:val="Revision"/>
    <w:hidden/>
    <w:uiPriority w:val="99"/>
    <w:semiHidden/>
    <w:rsid w:val="0062043A"/>
    <w:rPr>
      <w:sz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1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F015DE"/>
    <w:rPr>
      <w:sz w:val="20"/>
    </w:rPr>
  </w:style>
  <w:style w:type="paragraph" w:styleId="Heading1">
    <w:name w:val="heading 1"/>
    <w:basedOn w:val="Normal"/>
    <w:next w:val="BodyText"/>
    <w:link w:val="Heading1Char"/>
    <w:rsid w:val="00F015DE"/>
    <w:pPr>
      <w:keepNext/>
      <w:keepLines/>
      <w:pBdr>
        <w:bottom w:val="single" w:sz="12" w:space="3" w:color="A9122A" w:themeColor="accent1"/>
      </w:pBdr>
      <w:spacing w:before="480" w:after="240"/>
      <w:ind w:left="-187" w:right="-187" w:firstLine="187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paragraph" w:styleId="Heading2">
    <w:name w:val="heading 2"/>
    <w:basedOn w:val="Normal"/>
    <w:next w:val="BodyText"/>
    <w:link w:val="Heading2Char"/>
    <w:rsid w:val="00F015DE"/>
    <w:pPr>
      <w:keepNext/>
      <w:keepLines/>
      <w:tabs>
        <w:tab w:val="left" w:pos="5760"/>
      </w:tabs>
      <w:spacing w:before="200" w:after="100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0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F015DE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A9122A" w:themeColor="accent1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F015DE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A9122A" w:themeColor="accent1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F015DE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540914" w:themeColor="accent1" w:themeShade="7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F015DE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540914" w:themeColor="accent1" w:themeShade="7F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F015DE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F015DE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F015DE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015DE"/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F015DE"/>
    <w:rPr>
      <w:rFonts w:asciiTheme="majorHAnsi" w:eastAsiaTheme="majorEastAsia" w:hAnsiTheme="majorHAnsi" w:cstheme="majorBidi"/>
      <w:b/>
      <w:bCs/>
      <w:color w:val="000000" w:themeColor="text1"/>
      <w:sz w:val="20"/>
      <w:szCs w:val="20"/>
    </w:rPr>
  </w:style>
  <w:style w:type="paragraph" w:styleId="Header">
    <w:name w:val="header"/>
    <w:basedOn w:val="Normal"/>
    <w:link w:val="HeaderChar"/>
    <w:uiPriority w:val="99"/>
    <w:rsid w:val="00F015DE"/>
    <w:pPr>
      <w:tabs>
        <w:tab w:val="center" w:pos="4680"/>
        <w:tab w:val="right" w:pos="9360"/>
      </w:tabs>
      <w:spacing w:after="200"/>
    </w:pPr>
  </w:style>
  <w:style w:type="character" w:customStyle="1" w:styleId="HeaderChar">
    <w:name w:val="Header Char"/>
    <w:basedOn w:val="DefaultParagraphFont"/>
    <w:link w:val="Header"/>
    <w:uiPriority w:val="99"/>
    <w:rsid w:val="00F015DE"/>
    <w:rPr>
      <w:sz w:val="20"/>
    </w:rPr>
  </w:style>
  <w:style w:type="paragraph" w:styleId="Footer">
    <w:name w:val="footer"/>
    <w:basedOn w:val="Normal"/>
    <w:link w:val="FooterChar"/>
    <w:rsid w:val="00F015DE"/>
    <w:pPr>
      <w:tabs>
        <w:tab w:val="center" w:pos="4680"/>
        <w:tab w:val="right" w:pos="9360"/>
      </w:tabs>
      <w:spacing w:before="200"/>
      <w:jc w:val="right"/>
    </w:pPr>
    <w:rPr>
      <w:b/>
      <w:color w:val="A9122A" w:themeColor="accent1"/>
    </w:rPr>
  </w:style>
  <w:style w:type="character" w:customStyle="1" w:styleId="FooterChar">
    <w:name w:val="Footer Char"/>
    <w:basedOn w:val="DefaultParagraphFont"/>
    <w:link w:val="Footer"/>
    <w:rsid w:val="00F015DE"/>
    <w:rPr>
      <w:b/>
      <w:color w:val="A9122A" w:themeColor="accent1"/>
      <w:sz w:val="20"/>
    </w:rPr>
  </w:style>
  <w:style w:type="paragraph" w:styleId="Title">
    <w:name w:val="Title"/>
    <w:basedOn w:val="Normal"/>
    <w:next w:val="Normal"/>
    <w:link w:val="TitleChar"/>
    <w:rsid w:val="00F015DE"/>
    <w:pPr>
      <w:spacing w:after="120"/>
    </w:pPr>
    <w:rPr>
      <w:rFonts w:asciiTheme="majorHAnsi" w:eastAsiaTheme="majorEastAsia" w:hAnsiTheme="majorHAnsi" w:cstheme="majorBidi"/>
      <w:b/>
      <w:color w:val="A9122A" w:themeColor="accent1"/>
      <w:spacing w:val="5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015DE"/>
    <w:rPr>
      <w:rFonts w:asciiTheme="majorHAnsi" w:eastAsiaTheme="majorEastAsia" w:hAnsiTheme="majorHAnsi" w:cstheme="majorBidi"/>
      <w:b/>
      <w:color w:val="A9122A" w:themeColor="accent1"/>
      <w:spacing w:val="5"/>
      <w:kern w:val="28"/>
      <w:sz w:val="36"/>
      <w:szCs w:val="36"/>
    </w:rPr>
  </w:style>
  <w:style w:type="paragraph" w:customStyle="1" w:styleId="ContactDetails">
    <w:name w:val="Contact Details"/>
    <w:basedOn w:val="Normal"/>
    <w:rsid w:val="00F015DE"/>
    <w:rPr>
      <w:b/>
      <w:sz w:val="18"/>
      <w:szCs w:val="18"/>
    </w:rPr>
  </w:style>
  <w:style w:type="paragraph" w:customStyle="1" w:styleId="Initials">
    <w:name w:val="Initials"/>
    <w:basedOn w:val="Normal"/>
    <w:rsid w:val="00F015DE"/>
    <w:pPr>
      <w:jc w:val="center"/>
    </w:pPr>
    <w:rPr>
      <w:b/>
      <w:color w:val="A9122A" w:themeColor="accent1"/>
      <w:sz w:val="106"/>
    </w:rPr>
  </w:style>
  <w:style w:type="paragraph" w:styleId="BodyText">
    <w:name w:val="Body Text"/>
    <w:basedOn w:val="Normal"/>
    <w:link w:val="BodyTextChar"/>
    <w:rsid w:val="00F015DE"/>
    <w:pPr>
      <w:spacing w:after="200"/>
    </w:pPr>
  </w:style>
  <w:style w:type="character" w:customStyle="1" w:styleId="BodyTextChar">
    <w:name w:val="Body Text Char"/>
    <w:basedOn w:val="DefaultParagraphFont"/>
    <w:link w:val="BodyText"/>
    <w:rsid w:val="00F015DE"/>
    <w:rPr>
      <w:sz w:val="20"/>
    </w:rPr>
  </w:style>
  <w:style w:type="paragraph" w:styleId="BalloonText">
    <w:name w:val="Balloon Text"/>
    <w:basedOn w:val="Normal"/>
    <w:link w:val="BalloonTextChar"/>
    <w:semiHidden/>
    <w:unhideWhenUsed/>
    <w:rsid w:val="00F015D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015DE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semiHidden/>
    <w:unhideWhenUsed/>
    <w:rsid w:val="00F015DE"/>
  </w:style>
  <w:style w:type="paragraph" w:styleId="BlockText">
    <w:name w:val="Block Text"/>
    <w:basedOn w:val="Normal"/>
    <w:semiHidden/>
    <w:unhideWhenUsed/>
    <w:rsid w:val="00F015DE"/>
    <w:pPr>
      <w:pBdr>
        <w:top w:val="single" w:sz="2" w:space="10" w:color="A9122A" w:themeColor="accent1" w:shadow="1"/>
        <w:left w:val="single" w:sz="2" w:space="10" w:color="A9122A" w:themeColor="accent1" w:shadow="1"/>
        <w:bottom w:val="single" w:sz="2" w:space="10" w:color="A9122A" w:themeColor="accent1" w:shadow="1"/>
        <w:right w:val="single" w:sz="2" w:space="10" w:color="A9122A" w:themeColor="accent1" w:shadow="1"/>
      </w:pBdr>
      <w:ind w:left="1152" w:right="1152"/>
    </w:pPr>
    <w:rPr>
      <w:i/>
      <w:iCs/>
      <w:color w:val="A9122A" w:themeColor="accent1"/>
    </w:rPr>
  </w:style>
  <w:style w:type="paragraph" w:styleId="BodyText2">
    <w:name w:val="Body Text 2"/>
    <w:basedOn w:val="Normal"/>
    <w:link w:val="BodyText2Char"/>
    <w:semiHidden/>
    <w:unhideWhenUsed/>
    <w:rsid w:val="00F015DE"/>
    <w:pPr>
      <w:spacing w:after="120"/>
      <w:ind w:left="360"/>
    </w:pPr>
  </w:style>
  <w:style w:type="paragraph" w:styleId="BodyText3">
    <w:name w:val="Body Text 3"/>
    <w:basedOn w:val="Normal"/>
    <w:link w:val="BodyText3Char"/>
    <w:semiHidden/>
    <w:unhideWhenUsed/>
    <w:rsid w:val="00F015DE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015DE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unhideWhenUsed/>
    <w:rsid w:val="00F015DE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015DE"/>
    <w:rPr>
      <w:sz w:val="20"/>
    </w:rPr>
  </w:style>
  <w:style w:type="character" w:customStyle="1" w:styleId="BodyText2Char">
    <w:name w:val="Body Text 2 Char"/>
    <w:basedOn w:val="DefaultParagraphFont"/>
    <w:link w:val="BodyText2"/>
    <w:semiHidden/>
    <w:rsid w:val="00F015DE"/>
    <w:rPr>
      <w:sz w:val="20"/>
    </w:rPr>
  </w:style>
  <w:style w:type="paragraph" w:styleId="BodyTextFirstIndent2">
    <w:name w:val="Body Text First Indent 2"/>
    <w:basedOn w:val="BodyText2"/>
    <w:link w:val="BodyTextFirstIndent2Char"/>
    <w:semiHidden/>
    <w:unhideWhenUsed/>
    <w:rsid w:val="00F015DE"/>
    <w:pPr>
      <w:spacing w:after="0"/>
      <w:ind w:firstLine="360"/>
    </w:pPr>
  </w:style>
  <w:style w:type="character" w:customStyle="1" w:styleId="BodyTextFirstIndent2Char">
    <w:name w:val="Body Text First Indent 2 Char"/>
    <w:basedOn w:val="BodyText2Char"/>
    <w:link w:val="BodyTextFirstIndent2"/>
    <w:semiHidden/>
    <w:rsid w:val="00F015DE"/>
    <w:rPr>
      <w:sz w:val="20"/>
    </w:rPr>
  </w:style>
  <w:style w:type="paragraph" w:styleId="BodyTextIndent2">
    <w:name w:val="Body Text Indent 2"/>
    <w:basedOn w:val="Normal"/>
    <w:link w:val="BodyTextIndent2Char"/>
    <w:semiHidden/>
    <w:unhideWhenUsed/>
    <w:rsid w:val="00F015DE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015DE"/>
    <w:rPr>
      <w:sz w:val="20"/>
    </w:rPr>
  </w:style>
  <w:style w:type="paragraph" w:styleId="BodyTextIndent3">
    <w:name w:val="Body Text Indent 3"/>
    <w:basedOn w:val="Normal"/>
    <w:link w:val="BodyTextIndent3Char"/>
    <w:semiHidden/>
    <w:unhideWhenUsed/>
    <w:rsid w:val="00F015DE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015DE"/>
    <w:rPr>
      <w:sz w:val="16"/>
      <w:szCs w:val="16"/>
    </w:rPr>
  </w:style>
  <w:style w:type="paragraph" w:styleId="Caption">
    <w:name w:val="caption"/>
    <w:basedOn w:val="Normal"/>
    <w:next w:val="Normal"/>
    <w:semiHidden/>
    <w:unhideWhenUsed/>
    <w:qFormat/>
    <w:rsid w:val="00F015DE"/>
    <w:pPr>
      <w:spacing w:after="200"/>
    </w:pPr>
    <w:rPr>
      <w:b/>
      <w:bCs/>
      <w:color w:val="A9122A" w:themeColor="accent1"/>
      <w:sz w:val="18"/>
      <w:szCs w:val="18"/>
    </w:rPr>
  </w:style>
  <w:style w:type="paragraph" w:styleId="Closing">
    <w:name w:val="Closing"/>
    <w:basedOn w:val="Normal"/>
    <w:link w:val="ClosingChar"/>
    <w:semiHidden/>
    <w:unhideWhenUsed/>
    <w:rsid w:val="00F015DE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015DE"/>
    <w:rPr>
      <w:sz w:val="20"/>
    </w:rPr>
  </w:style>
  <w:style w:type="paragraph" w:styleId="CommentText">
    <w:name w:val="annotation text"/>
    <w:basedOn w:val="Normal"/>
    <w:link w:val="CommentTextChar"/>
    <w:semiHidden/>
    <w:unhideWhenUsed/>
    <w:rsid w:val="00F015DE"/>
    <w:rPr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F015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F015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015DE"/>
    <w:rPr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semiHidden/>
    <w:unhideWhenUsed/>
    <w:rsid w:val="00F015DE"/>
  </w:style>
  <w:style w:type="character" w:customStyle="1" w:styleId="DateChar">
    <w:name w:val="Date Char"/>
    <w:basedOn w:val="DefaultParagraphFont"/>
    <w:link w:val="Date"/>
    <w:semiHidden/>
    <w:rsid w:val="00F015DE"/>
    <w:rPr>
      <w:sz w:val="20"/>
    </w:rPr>
  </w:style>
  <w:style w:type="paragraph" w:styleId="DocumentMap">
    <w:name w:val="Document Map"/>
    <w:basedOn w:val="Normal"/>
    <w:link w:val="DocumentMapChar"/>
    <w:semiHidden/>
    <w:unhideWhenUsed/>
    <w:rsid w:val="00F015DE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015DE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unhideWhenUsed/>
    <w:rsid w:val="00F015DE"/>
  </w:style>
  <w:style w:type="character" w:customStyle="1" w:styleId="E-mailSignatureChar">
    <w:name w:val="E-mail Signature Char"/>
    <w:basedOn w:val="DefaultParagraphFont"/>
    <w:link w:val="E-mailSignature"/>
    <w:semiHidden/>
    <w:rsid w:val="00F015DE"/>
    <w:rPr>
      <w:sz w:val="20"/>
    </w:rPr>
  </w:style>
  <w:style w:type="paragraph" w:styleId="EndnoteText">
    <w:name w:val="endnote text"/>
    <w:basedOn w:val="Normal"/>
    <w:link w:val="EndnoteTextChar"/>
    <w:semiHidden/>
    <w:unhideWhenUsed/>
    <w:rsid w:val="00F015DE"/>
    <w:rPr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F015DE"/>
    <w:rPr>
      <w:sz w:val="20"/>
      <w:szCs w:val="20"/>
    </w:rPr>
  </w:style>
  <w:style w:type="paragraph" w:styleId="EnvelopeAddress">
    <w:name w:val="envelope address"/>
    <w:basedOn w:val="Normal"/>
    <w:semiHidden/>
    <w:unhideWhenUsed/>
    <w:rsid w:val="00F015DE"/>
    <w:pPr>
      <w:framePr w:w="7920" w:h="1980" w:hRule="exact" w:hSpace="180" w:wrap="auto" w:hAnchor="page" w:xAlign="center" w:yAlign="bottom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EnvelopeReturn">
    <w:name w:val="envelope return"/>
    <w:basedOn w:val="Normal"/>
    <w:semiHidden/>
    <w:unhideWhenUsed/>
    <w:rsid w:val="00F015DE"/>
    <w:rPr>
      <w:rFonts w:asciiTheme="majorHAnsi" w:eastAsiaTheme="majorEastAsia" w:hAnsiTheme="majorHAnsi" w:cstheme="majorBidi"/>
      <w:szCs w:val="20"/>
    </w:rPr>
  </w:style>
  <w:style w:type="paragraph" w:styleId="FootnoteText">
    <w:name w:val="footnote text"/>
    <w:basedOn w:val="Normal"/>
    <w:link w:val="FootnoteTextChar"/>
    <w:semiHidden/>
    <w:unhideWhenUsed/>
    <w:rsid w:val="00F015DE"/>
    <w:rPr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015DE"/>
    <w:rPr>
      <w:sz w:val="20"/>
      <w:szCs w:val="20"/>
    </w:rPr>
  </w:style>
  <w:style w:type="character" w:customStyle="1" w:styleId="Heading3Char">
    <w:name w:val="Heading 3 Char"/>
    <w:basedOn w:val="DefaultParagraphFont"/>
    <w:link w:val="Heading3"/>
    <w:semiHidden/>
    <w:rsid w:val="00F015DE"/>
    <w:rPr>
      <w:rFonts w:asciiTheme="majorHAnsi" w:eastAsiaTheme="majorEastAsia" w:hAnsiTheme="majorHAnsi" w:cstheme="majorBidi"/>
      <w:b/>
      <w:bCs/>
      <w:color w:val="A9122A" w:themeColor="accent1"/>
      <w:sz w:val="20"/>
    </w:rPr>
  </w:style>
  <w:style w:type="character" w:customStyle="1" w:styleId="Heading4Char">
    <w:name w:val="Heading 4 Char"/>
    <w:basedOn w:val="DefaultParagraphFont"/>
    <w:link w:val="Heading4"/>
    <w:semiHidden/>
    <w:rsid w:val="00F015DE"/>
    <w:rPr>
      <w:rFonts w:asciiTheme="majorHAnsi" w:eastAsiaTheme="majorEastAsia" w:hAnsiTheme="majorHAnsi" w:cstheme="majorBidi"/>
      <w:b/>
      <w:bCs/>
      <w:i/>
      <w:iCs/>
      <w:color w:val="A9122A" w:themeColor="accent1"/>
      <w:sz w:val="20"/>
    </w:rPr>
  </w:style>
  <w:style w:type="character" w:customStyle="1" w:styleId="Heading5Char">
    <w:name w:val="Heading 5 Char"/>
    <w:basedOn w:val="DefaultParagraphFont"/>
    <w:link w:val="Heading5"/>
    <w:semiHidden/>
    <w:rsid w:val="00F015DE"/>
    <w:rPr>
      <w:rFonts w:asciiTheme="majorHAnsi" w:eastAsiaTheme="majorEastAsia" w:hAnsiTheme="majorHAnsi" w:cstheme="majorBidi"/>
      <w:color w:val="540914" w:themeColor="accent1" w:themeShade="7F"/>
      <w:sz w:val="20"/>
    </w:rPr>
  </w:style>
  <w:style w:type="character" w:customStyle="1" w:styleId="Heading6Char">
    <w:name w:val="Heading 6 Char"/>
    <w:basedOn w:val="DefaultParagraphFont"/>
    <w:link w:val="Heading6"/>
    <w:semiHidden/>
    <w:rsid w:val="00F015DE"/>
    <w:rPr>
      <w:rFonts w:asciiTheme="majorHAnsi" w:eastAsiaTheme="majorEastAsia" w:hAnsiTheme="majorHAnsi" w:cstheme="majorBidi"/>
      <w:i/>
      <w:iCs/>
      <w:color w:val="540914" w:themeColor="accent1" w:themeShade="7F"/>
      <w:sz w:val="20"/>
    </w:rPr>
  </w:style>
  <w:style w:type="character" w:customStyle="1" w:styleId="Heading7Char">
    <w:name w:val="Heading 7 Char"/>
    <w:basedOn w:val="DefaultParagraphFont"/>
    <w:link w:val="Heading7"/>
    <w:semiHidden/>
    <w:rsid w:val="00F015DE"/>
    <w:rPr>
      <w:rFonts w:asciiTheme="majorHAnsi" w:eastAsiaTheme="majorEastAsia" w:hAnsiTheme="majorHAnsi" w:cstheme="majorBidi"/>
      <w:i/>
      <w:iCs/>
      <w:color w:val="404040" w:themeColor="text1" w:themeTint="BF"/>
      <w:sz w:val="20"/>
    </w:rPr>
  </w:style>
  <w:style w:type="character" w:customStyle="1" w:styleId="Heading8Char">
    <w:name w:val="Heading 8 Char"/>
    <w:basedOn w:val="DefaultParagraphFont"/>
    <w:link w:val="Heading8"/>
    <w:semiHidden/>
    <w:rsid w:val="00F015D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semiHidden/>
    <w:rsid w:val="00F015D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HTMLAddress">
    <w:name w:val="HTML Address"/>
    <w:basedOn w:val="Normal"/>
    <w:link w:val="HTMLAddressChar"/>
    <w:semiHidden/>
    <w:unhideWhenUsed/>
    <w:rsid w:val="00F015DE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015DE"/>
    <w:rPr>
      <w:i/>
      <w:iCs/>
      <w:sz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F015DE"/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F015DE"/>
    <w:rPr>
      <w:rFonts w:ascii="Consolas" w:hAnsi="Consolas"/>
      <w:sz w:val="20"/>
      <w:szCs w:val="20"/>
    </w:rPr>
  </w:style>
  <w:style w:type="paragraph" w:styleId="Index1">
    <w:name w:val="index 1"/>
    <w:basedOn w:val="Normal"/>
    <w:next w:val="Normal"/>
    <w:autoRedefine/>
    <w:semiHidden/>
    <w:unhideWhenUsed/>
    <w:rsid w:val="00F015DE"/>
    <w:pPr>
      <w:ind w:left="200" w:hanging="200"/>
    </w:pPr>
  </w:style>
  <w:style w:type="paragraph" w:styleId="Index2">
    <w:name w:val="index 2"/>
    <w:basedOn w:val="Normal"/>
    <w:next w:val="Normal"/>
    <w:autoRedefine/>
    <w:semiHidden/>
    <w:unhideWhenUsed/>
    <w:rsid w:val="00F015DE"/>
    <w:pPr>
      <w:ind w:left="400" w:hanging="200"/>
    </w:pPr>
  </w:style>
  <w:style w:type="paragraph" w:styleId="Index3">
    <w:name w:val="index 3"/>
    <w:basedOn w:val="Normal"/>
    <w:next w:val="Normal"/>
    <w:autoRedefine/>
    <w:semiHidden/>
    <w:unhideWhenUsed/>
    <w:rsid w:val="00F015DE"/>
    <w:pPr>
      <w:ind w:left="600" w:hanging="200"/>
    </w:pPr>
  </w:style>
  <w:style w:type="paragraph" w:styleId="Index4">
    <w:name w:val="index 4"/>
    <w:basedOn w:val="Normal"/>
    <w:next w:val="Normal"/>
    <w:autoRedefine/>
    <w:semiHidden/>
    <w:unhideWhenUsed/>
    <w:rsid w:val="00F015DE"/>
    <w:pPr>
      <w:ind w:left="800" w:hanging="200"/>
    </w:pPr>
  </w:style>
  <w:style w:type="paragraph" w:styleId="Index5">
    <w:name w:val="index 5"/>
    <w:basedOn w:val="Normal"/>
    <w:next w:val="Normal"/>
    <w:autoRedefine/>
    <w:semiHidden/>
    <w:unhideWhenUsed/>
    <w:rsid w:val="00F015DE"/>
    <w:pPr>
      <w:ind w:left="1000" w:hanging="200"/>
    </w:pPr>
  </w:style>
  <w:style w:type="paragraph" w:styleId="Index6">
    <w:name w:val="index 6"/>
    <w:basedOn w:val="Normal"/>
    <w:next w:val="Normal"/>
    <w:autoRedefine/>
    <w:semiHidden/>
    <w:unhideWhenUsed/>
    <w:rsid w:val="00F015DE"/>
    <w:pPr>
      <w:ind w:left="1200" w:hanging="200"/>
    </w:pPr>
  </w:style>
  <w:style w:type="paragraph" w:styleId="Index7">
    <w:name w:val="index 7"/>
    <w:basedOn w:val="Normal"/>
    <w:next w:val="Normal"/>
    <w:autoRedefine/>
    <w:semiHidden/>
    <w:unhideWhenUsed/>
    <w:rsid w:val="00F015DE"/>
    <w:pPr>
      <w:ind w:left="1400" w:hanging="200"/>
    </w:pPr>
  </w:style>
  <w:style w:type="paragraph" w:styleId="Index8">
    <w:name w:val="index 8"/>
    <w:basedOn w:val="Normal"/>
    <w:next w:val="Normal"/>
    <w:autoRedefine/>
    <w:semiHidden/>
    <w:unhideWhenUsed/>
    <w:rsid w:val="00F015DE"/>
    <w:pPr>
      <w:ind w:left="1600" w:hanging="200"/>
    </w:pPr>
  </w:style>
  <w:style w:type="paragraph" w:styleId="Index9">
    <w:name w:val="index 9"/>
    <w:basedOn w:val="Normal"/>
    <w:next w:val="Normal"/>
    <w:autoRedefine/>
    <w:semiHidden/>
    <w:unhideWhenUsed/>
    <w:rsid w:val="00F015DE"/>
    <w:pPr>
      <w:ind w:left="1800" w:hanging="200"/>
    </w:pPr>
  </w:style>
  <w:style w:type="paragraph" w:styleId="IndexHeading">
    <w:name w:val="index heading"/>
    <w:basedOn w:val="Normal"/>
    <w:next w:val="Index1"/>
    <w:semiHidden/>
    <w:unhideWhenUsed/>
    <w:rsid w:val="00F015DE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qFormat/>
    <w:rsid w:val="00F015DE"/>
    <w:pPr>
      <w:pBdr>
        <w:bottom w:val="single" w:sz="4" w:space="4" w:color="A9122A" w:themeColor="accent1"/>
      </w:pBdr>
      <w:spacing w:before="200" w:after="280"/>
      <w:ind w:left="936" w:right="936"/>
    </w:pPr>
    <w:rPr>
      <w:b/>
      <w:bCs/>
      <w:i/>
      <w:iCs/>
      <w:color w:val="A9122A" w:themeColor="accent1"/>
    </w:rPr>
  </w:style>
  <w:style w:type="character" w:customStyle="1" w:styleId="IntenseQuoteChar">
    <w:name w:val="Intense Quote Char"/>
    <w:basedOn w:val="DefaultParagraphFont"/>
    <w:link w:val="IntenseQuote"/>
    <w:rsid w:val="00F015DE"/>
    <w:rPr>
      <w:b/>
      <w:bCs/>
      <w:i/>
      <w:iCs/>
      <w:color w:val="A9122A" w:themeColor="accent1"/>
      <w:sz w:val="20"/>
    </w:rPr>
  </w:style>
  <w:style w:type="paragraph" w:styleId="List">
    <w:name w:val="List"/>
    <w:basedOn w:val="Normal"/>
    <w:semiHidden/>
    <w:unhideWhenUsed/>
    <w:rsid w:val="00F015DE"/>
    <w:pPr>
      <w:ind w:left="360" w:hanging="360"/>
      <w:contextualSpacing/>
    </w:pPr>
  </w:style>
  <w:style w:type="paragraph" w:styleId="List2">
    <w:name w:val="List 2"/>
    <w:basedOn w:val="Normal"/>
    <w:semiHidden/>
    <w:unhideWhenUsed/>
    <w:rsid w:val="00F015DE"/>
    <w:pPr>
      <w:ind w:left="720" w:hanging="360"/>
      <w:contextualSpacing/>
    </w:pPr>
  </w:style>
  <w:style w:type="paragraph" w:styleId="List3">
    <w:name w:val="List 3"/>
    <w:basedOn w:val="Normal"/>
    <w:semiHidden/>
    <w:unhideWhenUsed/>
    <w:rsid w:val="00F015DE"/>
    <w:pPr>
      <w:ind w:left="1080" w:hanging="360"/>
      <w:contextualSpacing/>
    </w:pPr>
  </w:style>
  <w:style w:type="paragraph" w:styleId="List4">
    <w:name w:val="List 4"/>
    <w:basedOn w:val="Normal"/>
    <w:semiHidden/>
    <w:unhideWhenUsed/>
    <w:rsid w:val="00F015DE"/>
    <w:pPr>
      <w:ind w:left="1440" w:hanging="360"/>
      <w:contextualSpacing/>
    </w:pPr>
  </w:style>
  <w:style w:type="paragraph" w:styleId="List5">
    <w:name w:val="List 5"/>
    <w:basedOn w:val="Normal"/>
    <w:semiHidden/>
    <w:unhideWhenUsed/>
    <w:rsid w:val="00F015DE"/>
    <w:pPr>
      <w:ind w:left="1800" w:hanging="360"/>
      <w:contextualSpacing/>
    </w:pPr>
  </w:style>
  <w:style w:type="paragraph" w:styleId="ListBullet">
    <w:name w:val="List Bullet"/>
    <w:basedOn w:val="Normal"/>
    <w:semiHidden/>
    <w:unhideWhenUsed/>
    <w:rsid w:val="00F015DE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unhideWhenUsed/>
    <w:rsid w:val="00F015DE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unhideWhenUsed/>
    <w:rsid w:val="00F015DE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unhideWhenUsed/>
    <w:rsid w:val="00F015DE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unhideWhenUsed/>
    <w:rsid w:val="00F015DE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unhideWhenUsed/>
    <w:rsid w:val="00F015DE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unhideWhenUsed/>
    <w:rsid w:val="00F015DE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unhideWhenUsed/>
    <w:rsid w:val="00F015DE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unhideWhenUsed/>
    <w:rsid w:val="00F015DE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unhideWhenUsed/>
    <w:rsid w:val="00F015DE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unhideWhenUsed/>
    <w:rsid w:val="00F015DE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unhideWhenUsed/>
    <w:rsid w:val="00F015DE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unhideWhenUsed/>
    <w:rsid w:val="00F015DE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unhideWhenUsed/>
    <w:rsid w:val="00F015DE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unhideWhenUsed/>
    <w:rsid w:val="00F015DE"/>
    <w:pPr>
      <w:numPr>
        <w:numId w:val="10"/>
      </w:numPr>
      <w:contextualSpacing/>
    </w:pPr>
  </w:style>
  <w:style w:type="paragraph" w:styleId="ListParagraph">
    <w:name w:val="List Paragraph"/>
    <w:basedOn w:val="Normal"/>
    <w:qFormat/>
    <w:rsid w:val="00F015DE"/>
    <w:pPr>
      <w:ind w:left="720"/>
      <w:contextualSpacing/>
    </w:pPr>
  </w:style>
  <w:style w:type="paragraph" w:styleId="MacroText">
    <w:name w:val="macro"/>
    <w:link w:val="MacroTextChar"/>
    <w:semiHidden/>
    <w:unhideWhenUsed/>
    <w:rsid w:val="00F015D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F015DE"/>
    <w:rPr>
      <w:rFonts w:ascii="Consolas" w:hAnsi="Consolas"/>
      <w:sz w:val="20"/>
      <w:szCs w:val="20"/>
    </w:rPr>
  </w:style>
  <w:style w:type="paragraph" w:styleId="MessageHeader">
    <w:name w:val="Message Header"/>
    <w:basedOn w:val="Normal"/>
    <w:link w:val="MessageHeaderChar"/>
    <w:semiHidden/>
    <w:unhideWhenUsed/>
    <w:rsid w:val="00F015D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015DE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NoSpacing">
    <w:name w:val="No Spacing"/>
    <w:qFormat/>
    <w:rsid w:val="00F015DE"/>
    <w:rPr>
      <w:sz w:val="20"/>
    </w:rPr>
  </w:style>
  <w:style w:type="paragraph" w:styleId="NormalWeb">
    <w:name w:val="Normal (Web)"/>
    <w:basedOn w:val="Normal"/>
    <w:semiHidden/>
    <w:unhideWhenUsed/>
    <w:rsid w:val="00F015DE"/>
    <w:rPr>
      <w:rFonts w:ascii="Times New Roman" w:hAnsi="Times New Roman" w:cs="Times New Roman"/>
      <w:sz w:val="24"/>
      <w:szCs w:val="24"/>
    </w:rPr>
  </w:style>
  <w:style w:type="paragraph" w:styleId="NormalIndent">
    <w:name w:val="Normal Indent"/>
    <w:basedOn w:val="Normal"/>
    <w:semiHidden/>
    <w:unhideWhenUsed/>
    <w:rsid w:val="00F015DE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unhideWhenUsed/>
    <w:rsid w:val="00F015DE"/>
  </w:style>
  <w:style w:type="character" w:customStyle="1" w:styleId="NoteHeadingChar">
    <w:name w:val="Note Heading Char"/>
    <w:basedOn w:val="DefaultParagraphFont"/>
    <w:link w:val="NoteHeading"/>
    <w:semiHidden/>
    <w:rsid w:val="00F015DE"/>
    <w:rPr>
      <w:sz w:val="20"/>
    </w:rPr>
  </w:style>
  <w:style w:type="paragraph" w:styleId="PlainText">
    <w:name w:val="Plain Text"/>
    <w:basedOn w:val="Normal"/>
    <w:link w:val="PlainTextChar"/>
    <w:semiHidden/>
    <w:unhideWhenUsed/>
    <w:rsid w:val="00F015DE"/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semiHidden/>
    <w:rsid w:val="00F015DE"/>
    <w:rPr>
      <w:rFonts w:ascii="Consolas" w:hAnsi="Consolas"/>
      <w:sz w:val="21"/>
      <w:szCs w:val="21"/>
    </w:rPr>
  </w:style>
  <w:style w:type="paragraph" w:styleId="Quote">
    <w:name w:val="Quote"/>
    <w:basedOn w:val="Normal"/>
    <w:next w:val="Normal"/>
    <w:link w:val="QuoteChar"/>
    <w:qFormat/>
    <w:rsid w:val="00F015DE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rsid w:val="00F015DE"/>
    <w:rPr>
      <w:i/>
      <w:iCs/>
      <w:color w:val="000000" w:themeColor="text1"/>
      <w:sz w:val="20"/>
    </w:rPr>
  </w:style>
  <w:style w:type="paragraph" w:styleId="Salutation">
    <w:name w:val="Salutation"/>
    <w:basedOn w:val="Normal"/>
    <w:next w:val="Normal"/>
    <w:link w:val="SalutationChar"/>
    <w:semiHidden/>
    <w:unhideWhenUsed/>
    <w:rsid w:val="00F015DE"/>
  </w:style>
  <w:style w:type="character" w:customStyle="1" w:styleId="SalutationChar">
    <w:name w:val="Salutation Char"/>
    <w:basedOn w:val="DefaultParagraphFont"/>
    <w:link w:val="Salutation"/>
    <w:semiHidden/>
    <w:rsid w:val="00F015DE"/>
    <w:rPr>
      <w:sz w:val="20"/>
    </w:rPr>
  </w:style>
  <w:style w:type="paragraph" w:styleId="Signature">
    <w:name w:val="Signature"/>
    <w:basedOn w:val="Normal"/>
    <w:link w:val="SignatureChar"/>
    <w:semiHidden/>
    <w:unhideWhenUsed/>
    <w:rsid w:val="00F015DE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015DE"/>
    <w:rPr>
      <w:sz w:val="20"/>
    </w:rPr>
  </w:style>
  <w:style w:type="paragraph" w:styleId="Subtitle">
    <w:name w:val="Subtitle"/>
    <w:basedOn w:val="Normal"/>
    <w:next w:val="Normal"/>
    <w:link w:val="SubtitleChar"/>
    <w:qFormat/>
    <w:rsid w:val="00F015DE"/>
    <w:pPr>
      <w:numPr>
        <w:ilvl w:val="1"/>
      </w:numPr>
    </w:pPr>
    <w:rPr>
      <w:rFonts w:asciiTheme="majorHAnsi" w:eastAsiaTheme="majorEastAsia" w:hAnsiTheme="majorHAnsi" w:cstheme="majorBidi"/>
      <w:i/>
      <w:iCs/>
      <w:color w:val="A9122A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F015DE"/>
    <w:rPr>
      <w:rFonts w:asciiTheme="majorHAnsi" w:eastAsiaTheme="majorEastAsia" w:hAnsiTheme="majorHAnsi" w:cstheme="majorBidi"/>
      <w:i/>
      <w:iCs/>
      <w:color w:val="A9122A" w:themeColor="accent1"/>
      <w:spacing w:val="15"/>
      <w:sz w:val="24"/>
      <w:szCs w:val="24"/>
    </w:rPr>
  </w:style>
  <w:style w:type="paragraph" w:styleId="TableofAuthorities">
    <w:name w:val="table of authorities"/>
    <w:basedOn w:val="Normal"/>
    <w:next w:val="Normal"/>
    <w:semiHidden/>
    <w:unhideWhenUsed/>
    <w:rsid w:val="00F015DE"/>
    <w:pPr>
      <w:ind w:left="200" w:hanging="200"/>
    </w:pPr>
  </w:style>
  <w:style w:type="paragraph" w:styleId="TableofFigures">
    <w:name w:val="table of figures"/>
    <w:basedOn w:val="Normal"/>
    <w:next w:val="Normal"/>
    <w:semiHidden/>
    <w:unhideWhenUsed/>
    <w:rsid w:val="00F015DE"/>
  </w:style>
  <w:style w:type="paragraph" w:styleId="TOAHeading">
    <w:name w:val="toa heading"/>
    <w:basedOn w:val="Normal"/>
    <w:next w:val="Normal"/>
    <w:semiHidden/>
    <w:unhideWhenUsed/>
    <w:rsid w:val="00F015DE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unhideWhenUsed/>
    <w:rsid w:val="00F015DE"/>
    <w:pPr>
      <w:spacing w:after="100"/>
    </w:pPr>
  </w:style>
  <w:style w:type="paragraph" w:styleId="TOC2">
    <w:name w:val="toc 2"/>
    <w:basedOn w:val="Normal"/>
    <w:next w:val="Normal"/>
    <w:autoRedefine/>
    <w:semiHidden/>
    <w:unhideWhenUsed/>
    <w:rsid w:val="00F015DE"/>
    <w:pPr>
      <w:spacing w:after="100"/>
      <w:ind w:left="200"/>
    </w:pPr>
  </w:style>
  <w:style w:type="paragraph" w:styleId="TOC3">
    <w:name w:val="toc 3"/>
    <w:basedOn w:val="Normal"/>
    <w:next w:val="Normal"/>
    <w:autoRedefine/>
    <w:semiHidden/>
    <w:unhideWhenUsed/>
    <w:rsid w:val="00F015DE"/>
    <w:pPr>
      <w:spacing w:after="100"/>
      <w:ind w:left="400"/>
    </w:pPr>
  </w:style>
  <w:style w:type="paragraph" w:styleId="TOC4">
    <w:name w:val="toc 4"/>
    <w:basedOn w:val="Normal"/>
    <w:next w:val="Normal"/>
    <w:autoRedefine/>
    <w:semiHidden/>
    <w:unhideWhenUsed/>
    <w:rsid w:val="00F015DE"/>
    <w:pPr>
      <w:spacing w:after="100"/>
      <w:ind w:left="600"/>
    </w:pPr>
  </w:style>
  <w:style w:type="paragraph" w:styleId="TOC5">
    <w:name w:val="toc 5"/>
    <w:basedOn w:val="Normal"/>
    <w:next w:val="Normal"/>
    <w:autoRedefine/>
    <w:semiHidden/>
    <w:unhideWhenUsed/>
    <w:rsid w:val="00F015DE"/>
    <w:pPr>
      <w:spacing w:after="100"/>
      <w:ind w:left="800"/>
    </w:pPr>
  </w:style>
  <w:style w:type="paragraph" w:styleId="TOC6">
    <w:name w:val="toc 6"/>
    <w:basedOn w:val="Normal"/>
    <w:next w:val="Normal"/>
    <w:autoRedefine/>
    <w:semiHidden/>
    <w:unhideWhenUsed/>
    <w:rsid w:val="00F015DE"/>
    <w:pPr>
      <w:spacing w:after="100"/>
      <w:ind w:left="1000"/>
    </w:pPr>
  </w:style>
  <w:style w:type="paragraph" w:styleId="TOC7">
    <w:name w:val="toc 7"/>
    <w:basedOn w:val="Normal"/>
    <w:next w:val="Normal"/>
    <w:autoRedefine/>
    <w:semiHidden/>
    <w:unhideWhenUsed/>
    <w:rsid w:val="00F015DE"/>
    <w:pPr>
      <w:spacing w:after="100"/>
      <w:ind w:left="1200"/>
    </w:pPr>
  </w:style>
  <w:style w:type="paragraph" w:styleId="TOC8">
    <w:name w:val="toc 8"/>
    <w:basedOn w:val="Normal"/>
    <w:next w:val="Normal"/>
    <w:autoRedefine/>
    <w:semiHidden/>
    <w:unhideWhenUsed/>
    <w:rsid w:val="00F015DE"/>
    <w:pPr>
      <w:spacing w:after="100"/>
      <w:ind w:left="1400"/>
    </w:pPr>
  </w:style>
  <w:style w:type="paragraph" w:styleId="TOC9">
    <w:name w:val="toc 9"/>
    <w:basedOn w:val="Normal"/>
    <w:next w:val="Normal"/>
    <w:autoRedefine/>
    <w:semiHidden/>
    <w:unhideWhenUsed/>
    <w:rsid w:val="00F015DE"/>
    <w:pPr>
      <w:spacing w:after="100"/>
      <w:ind w:left="1600"/>
    </w:pPr>
  </w:style>
  <w:style w:type="paragraph" w:styleId="TOCHeading">
    <w:name w:val="TOC Heading"/>
    <w:basedOn w:val="Heading1"/>
    <w:next w:val="Normal"/>
    <w:semiHidden/>
    <w:unhideWhenUsed/>
    <w:qFormat/>
    <w:rsid w:val="00F015DE"/>
    <w:pPr>
      <w:pBdr>
        <w:bottom w:val="none" w:sz="0" w:space="0" w:color="auto"/>
      </w:pBdr>
      <w:spacing w:after="0"/>
      <w:ind w:left="0" w:right="0" w:firstLine="0"/>
      <w:outlineLvl w:val="9"/>
    </w:pPr>
    <w:rPr>
      <w:color w:val="7E0D1F" w:themeColor="accent1" w:themeShade="BF"/>
      <w:sz w:val="28"/>
      <w:szCs w:val="28"/>
    </w:rPr>
  </w:style>
  <w:style w:type="character" w:customStyle="1" w:styleId="apple-converted-space">
    <w:name w:val="apple-converted-space"/>
    <w:basedOn w:val="DefaultParagraphFont"/>
    <w:rsid w:val="00D320AA"/>
  </w:style>
  <w:style w:type="table" w:styleId="TableGrid">
    <w:name w:val="Table Grid"/>
    <w:basedOn w:val="TableNormal"/>
    <w:uiPriority w:val="1"/>
    <w:rsid w:val="00C27FA7"/>
    <w:rPr>
      <w:lang w:bidi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67164C"/>
    <w:rPr>
      <w:color w:val="0000FF"/>
      <w:u w:val="single"/>
    </w:rPr>
  </w:style>
  <w:style w:type="paragraph" w:styleId="Revision">
    <w:name w:val="Revision"/>
    <w:hidden/>
    <w:uiPriority w:val="99"/>
    <w:semiHidden/>
    <w:rsid w:val="0062043A"/>
    <w:rPr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839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2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0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2.xml"/><Relationship Id="rId12" Type="http://schemas.openxmlformats.org/officeDocument/2006/relationships/fontTable" Target="fontTable.xml"/><Relationship Id="rId13" Type="http://schemas.openxmlformats.org/officeDocument/2006/relationships/glossaryDocument" Target="glossary/document.xml"/><Relationship Id="rId14" Type="http://schemas.openxmlformats.org/officeDocument/2006/relationships/theme" Target="theme/theme1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F7CFAAE73AAE57408FA02EFB78F0A92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977A5E1-A9AD-724A-985F-517FC432DAC8}"/>
      </w:docPartPr>
      <w:docPartBody>
        <w:p w:rsidR="00972744" w:rsidRDefault="00972744" w:rsidP="00972744">
          <w:pPr>
            <w:pStyle w:val="F7CFAAE73AAE57408FA02EFB78F0A922"/>
          </w:pPr>
          <w:r>
            <w:t xml:space="preserve">Nam ut est. In vehicula venenatis dui. Vestibulum ante ipsum primis in faucibus orci luctus et ultrices posuere cubilia Curae; Praesent venenatis gravida justo. In hac habitasse platea dictumst. Suspendisse dui. </w:t>
          </w:r>
        </w:p>
      </w:docPartBody>
    </w:docPart>
    <w:docPart>
      <w:docPartPr>
        <w:name w:val="A895CE245C02EB4990CF1027DEC7B0E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63C22D-A593-DD48-B169-73BC912F4718}"/>
      </w:docPartPr>
      <w:docPartBody>
        <w:p w:rsidR="00972744" w:rsidRDefault="00972744" w:rsidP="00972744">
          <w:pPr>
            <w:pStyle w:val="A895CE245C02EB4990CF1027DEC7B0E1"/>
          </w:pPr>
          <w:r>
            <w:t>Aliquam dapibus.</w:t>
          </w:r>
        </w:p>
      </w:docPartBody>
    </w:docPart>
    <w:docPart>
      <w:docPartPr>
        <w:name w:val="9061F71E9BB0084E893EB71F1AB2AF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E71A63-BF17-C54D-BA63-06CEAC467892}"/>
      </w:docPartPr>
      <w:docPartBody>
        <w:p w:rsidR="00972744" w:rsidRDefault="00972744" w:rsidP="00972744">
          <w:pPr>
            <w:pStyle w:val="9061F71E9BB0084E893EB71F1AB2AFF7"/>
          </w:pPr>
          <w:r>
            <w:t xml:space="preserve">Nam ut est. In vehicula venenatis dui. Vestibulum ante ipsum primis in faucibus orci luctus et ultrices posuere cubilia Curae; Praesent venenatis gravida justo. In hac habitasse platea dictumst. Suspendisse dui. </w:t>
          </w:r>
        </w:p>
      </w:docPartBody>
    </w:docPart>
    <w:docPart>
      <w:docPartPr>
        <w:name w:val="A3265DE598641D4BA4A6FA6AB6068B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93CCC5-D392-4A49-AEF8-40A3F93E9E6E}"/>
      </w:docPartPr>
      <w:docPartBody>
        <w:p w:rsidR="00972744" w:rsidRDefault="00972744" w:rsidP="00972744">
          <w:pPr>
            <w:pStyle w:val="A3265DE598641D4BA4A6FA6AB6068B35"/>
          </w:pPr>
          <w:r>
            <w:t>Lorem ipsum dolor</w:t>
          </w:r>
        </w:p>
      </w:docPartBody>
    </w:docPart>
    <w:docPart>
      <w:docPartPr>
        <w:name w:val="808FAF0316CB914E9E3F92107BD9011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781745A-8D95-4041-8A58-2CF28A700591}"/>
      </w:docPartPr>
      <w:docPartBody>
        <w:p w:rsidR="00972744" w:rsidRDefault="00972744" w:rsidP="00972744">
          <w:pPr>
            <w:pStyle w:val="808FAF0316CB914E9E3F92107BD90116"/>
          </w:pPr>
          <w:r>
            <w:t>Lorem ipsum dolor</w:t>
          </w:r>
        </w:p>
      </w:docPartBody>
    </w:docPart>
    <w:docPart>
      <w:docPartPr>
        <w:name w:val="742DF63AFB047446AD75BB90A88E11D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722EFC-7353-EB4E-8DC2-67D30E0F4E69}"/>
      </w:docPartPr>
      <w:docPartBody>
        <w:p w:rsidR="002E7E29" w:rsidRDefault="00433458" w:rsidP="00433458">
          <w:pPr>
            <w:pStyle w:val="742DF63AFB047446AD75BB90A88E11D8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  <w:docPart>
      <w:docPartPr>
        <w:name w:val="C11A26CC024DB34E8049CB7C80AC44E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95CA8DF-F067-224D-B6DF-071AADB6557F}"/>
      </w:docPartPr>
      <w:docPartBody>
        <w:p w:rsidR="002E7E29" w:rsidRDefault="00433458" w:rsidP="00433458">
          <w:pPr>
            <w:pStyle w:val="C11A26CC024DB34E8049CB7C80AC44EB"/>
          </w:pPr>
          <w:r>
            <w:t>Lorem ipsum dolor</w:t>
          </w:r>
        </w:p>
      </w:docPartBody>
    </w:docPart>
    <w:docPart>
      <w:docPartPr>
        <w:name w:val="776ACF5D27064C06BB777F1D0EAAB0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50EEC0A-D9FC-491E-AF00-5841A754484E}"/>
      </w:docPartPr>
      <w:docPartBody>
        <w:p w:rsidR="006F269C" w:rsidRDefault="00AB2DB8" w:rsidP="00AB2DB8">
          <w:pPr>
            <w:pStyle w:val="776ACF5D27064C06BB777F1D0EAAB01B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  <w:docPart>
      <w:docPartPr>
        <w:name w:val="5DEA489B83574B8C9921C1277237373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D6D65E-C82A-4A59-AA7D-A7A9B0545C73}"/>
      </w:docPartPr>
      <w:docPartBody>
        <w:p w:rsidR="006F269C" w:rsidRDefault="00AB2DB8" w:rsidP="00AB2DB8">
          <w:pPr>
            <w:pStyle w:val="5DEA489B83574B8C9921C12772373734"/>
          </w:pPr>
          <w:r>
            <w:t>Lorem ipsum dolor</w:t>
          </w:r>
        </w:p>
      </w:docPartBody>
    </w:docPart>
    <w:docPart>
      <w:docPartPr>
        <w:name w:val="F9E9ECE930824BA3A68BFEA36E2E07C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DDD1B45-0CAE-44CC-A69C-441A473EC52E}"/>
      </w:docPartPr>
      <w:docPartBody>
        <w:p w:rsidR="006F269C" w:rsidRDefault="00AB2DB8" w:rsidP="00AB2DB8">
          <w:pPr>
            <w:pStyle w:val="F9E9ECE930824BA3A68BFEA36E2E07CC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  <w:docPart>
      <w:docPartPr>
        <w:name w:val="9F0E1FCF2BECC94BA315E37A4ED488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AD4EA1D-A160-4E4D-BB33-AE2B08052AFE}"/>
      </w:docPartPr>
      <w:docPartBody>
        <w:p w:rsidR="005F5EC4" w:rsidRDefault="00BF79ED" w:rsidP="00BF79ED">
          <w:pPr>
            <w:pStyle w:val="9F0E1FCF2BECC94BA315E37A4ED4886D"/>
          </w:pPr>
          <w:r>
            <w:t>Lorem ipsum dolor</w:t>
          </w:r>
        </w:p>
      </w:docPartBody>
    </w:docPart>
    <w:docPart>
      <w:docPartPr>
        <w:name w:val="0B524ED0860F484A82497294376847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42E726F-3950-7E49-9DCA-21437C92306B}"/>
      </w:docPartPr>
      <w:docPartBody>
        <w:p w:rsidR="005F5EC4" w:rsidRDefault="00BF79ED" w:rsidP="00BF79ED">
          <w:pPr>
            <w:pStyle w:val="0B524ED0860F484A8249729437684780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2744"/>
    <w:rsid w:val="0013796E"/>
    <w:rsid w:val="001803C5"/>
    <w:rsid w:val="002E7E29"/>
    <w:rsid w:val="00433458"/>
    <w:rsid w:val="0054627C"/>
    <w:rsid w:val="00582A1D"/>
    <w:rsid w:val="005F5EC4"/>
    <w:rsid w:val="006F269C"/>
    <w:rsid w:val="00972744"/>
    <w:rsid w:val="009F7BA8"/>
    <w:rsid w:val="00AB2DB8"/>
    <w:rsid w:val="00BF79ED"/>
    <w:rsid w:val="00C20CF5"/>
    <w:rsid w:val="00C968F3"/>
    <w:rsid w:val="00FA5A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D5EF4279D00CF43AC0134C7F2A05F59">
    <w:name w:val="5D5EF4279D00CF43AC0134C7F2A05F59"/>
  </w:style>
  <w:style w:type="paragraph" w:customStyle="1" w:styleId="4C70D43FE710B54580A934A776231488">
    <w:name w:val="4C70D43FE710B54580A934A776231488"/>
  </w:style>
  <w:style w:type="paragraph" w:customStyle="1" w:styleId="818BEFD6C65A85439EA36C12CB1A79F3">
    <w:name w:val="818BEFD6C65A85439EA36C12CB1A79F3"/>
  </w:style>
  <w:style w:type="paragraph" w:customStyle="1" w:styleId="E7B1143FAC05904AB5F2536C2A9D284F">
    <w:name w:val="E7B1143FAC05904AB5F2536C2A9D284F"/>
  </w:style>
  <w:style w:type="paragraph" w:customStyle="1" w:styleId="10F5FF8F69330D449A9B81D03AEF41C2">
    <w:name w:val="10F5FF8F69330D449A9B81D03AEF41C2"/>
  </w:style>
  <w:style w:type="paragraph" w:customStyle="1" w:styleId="DB486B3DD0DA6C489524B62E04359884">
    <w:name w:val="DB486B3DD0DA6C489524B62E04359884"/>
  </w:style>
  <w:style w:type="paragraph" w:customStyle="1" w:styleId="943125A95411E04EBF0A92EDA9AC00F2">
    <w:name w:val="943125A95411E04EBF0A92EDA9AC00F2"/>
  </w:style>
  <w:style w:type="paragraph" w:customStyle="1" w:styleId="96F8F9BF62A2864BAAFDCBE109ACA9F7">
    <w:name w:val="96F8F9BF62A2864BAAFDCBE109ACA9F7"/>
  </w:style>
  <w:style w:type="paragraph" w:customStyle="1" w:styleId="E8F5230488F9A142BC2A5FFCDA2BFB53">
    <w:name w:val="E8F5230488F9A142BC2A5FFCDA2BFB53"/>
  </w:style>
  <w:style w:type="paragraph" w:customStyle="1" w:styleId="E748556F7D236F47962A87FBDDDBE45D">
    <w:name w:val="E748556F7D236F47962A87FBDDDBE45D"/>
  </w:style>
  <w:style w:type="paragraph" w:customStyle="1" w:styleId="4AA0EAB915E48B4BA87633A471A0EA9C">
    <w:name w:val="4AA0EAB915E48B4BA87633A471A0EA9C"/>
  </w:style>
  <w:style w:type="paragraph" w:styleId="BodyText">
    <w:name w:val="Body Text"/>
    <w:basedOn w:val="Normal"/>
    <w:link w:val="BodyTextChar"/>
    <w:pPr>
      <w:spacing w:after="200"/>
    </w:pPr>
    <w:rPr>
      <w:rFonts w:eastAsiaTheme="minorHAnsi"/>
      <w:sz w:val="20"/>
      <w:szCs w:val="22"/>
      <w:lang w:eastAsia="en-US"/>
    </w:rPr>
  </w:style>
  <w:style w:type="character" w:customStyle="1" w:styleId="BodyTextChar">
    <w:name w:val="Body Text Char"/>
    <w:basedOn w:val="DefaultParagraphFont"/>
    <w:link w:val="BodyText"/>
    <w:rPr>
      <w:rFonts w:eastAsiaTheme="minorHAnsi"/>
      <w:sz w:val="20"/>
      <w:szCs w:val="22"/>
      <w:lang w:eastAsia="en-US"/>
    </w:rPr>
  </w:style>
  <w:style w:type="paragraph" w:customStyle="1" w:styleId="20B08772A06E2D44BD2B4DAE3B4B3D6E">
    <w:name w:val="20B08772A06E2D44BD2B4DAE3B4B3D6E"/>
  </w:style>
  <w:style w:type="paragraph" w:customStyle="1" w:styleId="2A4C7015278F5F4B8D6802EF3EE21018">
    <w:name w:val="2A4C7015278F5F4B8D6802EF3EE21018"/>
    <w:rsid w:val="00972744"/>
  </w:style>
  <w:style w:type="paragraph" w:customStyle="1" w:styleId="B7E8E8EDEDBAC14BBA494256892A5A7F">
    <w:name w:val="B7E8E8EDEDBAC14BBA494256892A5A7F"/>
    <w:rsid w:val="00972744"/>
  </w:style>
  <w:style w:type="paragraph" w:customStyle="1" w:styleId="C20E2FC263F89B4389B868178E58B2B5">
    <w:name w:val="C20E2FC263F89B4389B868178E58B2B5"/>
    <w:rsid w:val="00972744"/>
  </w:style>
  <w:style w:type="paragraph" w:customStyle="1" w:styleId="08F80BEA14463040B2B39E1F1826D205">
    <w:name w:val="08F80BEA14463040B2B39E1F1826D205"/>
    <w:rsid w:val="00972744"/>
  </w:style>
  <w:style w:type="paragraph" w:customStyle="1" w:styleId="711DB7174EAC114BB366D9791648C65D">
    <w:name w:val="711DB7174EAC114BB366D9791648C65D"/>
    <w:rsid w:val="00972744"/>
  </w:style>
  <w:style w:type="paragraph" w:customStyle="1" w:styleId="1DCD7AB182E54241A1E2187C629945FB">
    <w:name w:val="1DCD7AB182E54241A1E2187C629945FB"/>
    <w:rsid w:val="00972744"/>
  </w:style>
  <w:style w:type="paragraph" w:customStyle="1" w:styleId="A4853A414F5B5542A5430D295677E36A">
    <w:name w:val="A4853A414F5B5542A5430D295677E36A"/>
    <w:rsid w:val="00972744"/>
  </w:style>
  <w:style w:type="paragraph" w:customStyle="1" w:styleId="38AC188A5078454094F45F4EFEC901BA">
    <w:name w:val="38AC188A5078454094F45F4EFEC901BA"/>
    <w:rsid w:val="00972744"/>
  </w:style>
  <w:style w:type="paragraph" w:customStyle="1" w:styleId="7E5F0A86F40E5B4FA0C335F0686B7107">
    <w:name w:val="7E5F0A86F40E5B4FA0C335F0686B7107"/>
    <w:rsid w:val="00972744"/>
  </w:style>
  <w:style w:type="paragraph" w:customStyle="1" w:styleId="F7CFAAE73AAE57408FA02EFB78F0A922">
    <w:name w:val="F7CFAAE73AAE57408FA02EFB78F0A922"/>
    <w:rsid w:val="00972744"/>
  </w:style>
  <w:style w:type="paragraph" w:customStyle="1" w:styleId="A895CE245C02EB4990CF1027DEC7B0E1">
    <w:name w:val="A895CE245C02EB4990CF1027DEC7B0E1"/>
    <w:rsid w:val="00972744"/>
  </w:style>
  <w:style w:type="paragraph" w:customStyle="1" w:styleId="9061F71E9BB0084E893EB71F1AB2AFF7">
    <w:name w:val="9061F71E9BB0084E893EB71F1AB2AFF7"/>
    <w:rsid w:val="00972744"/>
  </w:style>
  <w:style w:type="paragraph" w:customStyle="1" w:styleId="8AF67246A6CDC14590592CE78959148B">
    <w:name w:val="8AF67246A6CDC14590592CE78959148B"/>
    <w:rsid w:val="00972744"/>
  </w:style>
  <w:style w:type="paragraph" w:customStyle="1" w:styleId="D36B852AFD02BF489544007ED709FF84">
    <w:name w:val="D36B852AFD02BF489544007ED709FF84"/>
    <w:rsid w:val="00972744"/>
  </w:style>
  <w:style w:type="paragraph" w:customStyle="1" w:styleId="A3265DE598641D4BA4A6FA6AB6068B35">
    <w:name w:val="A3265DE598641D4BA4A6FA6AB6068B35"/>
    <w:rsid w:val="00972744"/>
  </w:style>
  <w:style w:type="paragraph" w:customStyle="1" w:styleId="F96F251B6B66D54A895FD3F3B3E85F88">
    <w:name w:val="F96F251B6B66D54A895FD3F3B3E85F88"/>
    <w:rsid w:val="00972744"/>
  </w:style>
  <w:style w:type="paragraph" w:customStyle="1" w:styleId="7AAECCC64AA154459BB04483A417F5A5">
    <w:name w:val="7AAECCC64AA154459BB04483A417F5A5"/>
    <w:rsid w:val="00972744"/>
  </w:style>
  <w:style w:type="paragraph" w:customStyle="1" w:styleId="FECE85728BC48B4FAD6324226DC11E9F">
    <w:name w:val="FECE85728BC48B4FAD6324226DC11E9F"/>
    <w:rsid w:val="00972744"/>
  </w:style>
  <w:style w:type="paragraph" w:customStyle="1" w:styleId="808FAF0316CB914E9E3F92107BD90116">
    <w:name w:val="808FAF0316CB914E9E3F92107BD90116"/>
    <w:rsid w:val="00972744"/>
  </w:style>
  <w:style w:type="paragraph" w:customStyle="1" w:styleId="54E1BB2101692D43A1BAF88D98ED2240">
    <w:name w:val="54E1BB2101692D43A1BAF88D98ED2240"/>
    <w:rsid w:val="00972744"/>
  </w:style>
  <w:style w:type="paragraph" w:customStyle="1" w:styleId="7BC4AF740299B44FA2D90EFCCC4E5169">
    <w:name w:val="7BC4AF740299B44FA2D90EFCCC4E5169"/>
    <w:rsid w:val="00972744"/>
  </w:style>
  <w:style w:type="paragraph" w:customStyle="1" w:styleId="4CECDE4F4AA9CC42876E62A82B6FA192">
    <w:name w:val="4CECDE4F4AA9CC42876E62A82B6FA192"/>
    <w:rsid w:val="00972744"/>
  </w:style>
  <w:style w:type="paragraph" w:customStyle="1" w:styleId="93D3B48F94684143AC35165BEFC8040E">
    <w:name w:val="93D3B48F94684143AC35165BEFC8040E"/>
    <w:rsid w:val="00972744"/>
  </w:style>
  <w:style w:type="paragraph" w:customStyle="1" w:styleId="2C6D1D2C67F8574D874ECDE9ED60CDDD">
    <w:name w:val="2C6D1D2C67F8574D874ECDE9ED60CDDD"/>
    <w:rsid w:val="00972744"/>
  </w:style>
  <w:style w:type="paragraph" w:customStyle="1" w:styleId="B328C1130038704D844C9D58834B4C9D">
    <w:name w:val="B328C1130038704D844C9D58834B4C9D"/>
    <w:rsid w:val="00972744"/>
  </w:style>
  <w:style w:type="paragraph" w:customStyle="1" w:styleId="11EB10F42B76644C86633378502A00B3">
    <w:name w:val="11EB10F42B76644C86633378502A00B3"/>
    <w:rsid w:val="00972744"/>
  </w:style>
  <w:style w:type="paragraph" w:customStyle="1" w:styleId="EC34B52E8053FF41AB73B1CDBF669CBE">
    <w:name w:val="EC34B52E8053FF41AB73B1CDBF669CBE"/>
    <w:rsid w:val="001803C5"/>
  </w:style>
  <w:style w:type="paragraph" w:customStyle="1" w:styleId="DFCB4FDBCCE8BC44AF46B0755946D763">
    <w:name w:val="DFCB4FDBCCE8BC44AF46B0755946D763"/>
    <w:rsid w:val="001803C5"/>
  </w:style>
  <w:style w:type="paragraph" w:customStyle="1" w:styleId="5B4F105602D04B4CB1B60E8679A7D2C8">
    <w:name w:val="5B4F105602D04B4CB1B60E8679A7D2C8"/>
    <w:rsid w:val="001803C5"/>
  </w:style>
  <w:style w:type="paragraph" w:customStyle="1" w:styleId="0A2F16A74D5A5144916C84145BB3132C">
    <w:name w:val="0A2F16A74D5A5144916C84145BB3132C"/>
    <w:rsid w:val="001803C5"/>
  </w:style>
  <w:style w:type="paragraph" w:customStyle="1" w:styleId="98ABDF7E0741CF40B86B6AA6039E3174">
    <w:name w:val="98ABDF7E0741CF40B86B6AA6039E3174"/>
    <w:rsid w:val="001803C5"/>
  </w:style>
  <w:style w:type="paragraph" w:customStyle="1" w:styleId="5A57C3D66B27AF44BD619F4635174C8C">
    <w:name w:val="5A57C3D66B27AF44BD619F4635174C8C"/>
    <w:rsid w:val="001803C5"/>
  </w:style>
  <w:style w:type="paragraph" w:customStyle="1" w:styleId="148D338719103D4F8AC50CB161AA3BE7">
    <w:name w:val="148D338719103D4F8AC50CB161AA3BE7"/>
    <w:rsid w:val="001803C5"/>
  </w:style>
  <w:style w:type="paragraph" w:customStyle="1" w:styleId="28324CD2DED1F249B52B388B4A2AA506">
    <w:name w:val="28324CD2DED1F249B52B388B4A2AA506"/>
    <w:rsid w:val="001803C5"/>
  </w:style>
  <w:style w:type="paragraph" w:customStyle="1" w:styleId="2640E636C6118340A151BBB8BFD8DCCA">
    <w:name w:val="2640E636C6118340A151BBB8BFD8DCCA"/>
    <w:rsid w:val="001803C5"/>
  </w:style>
  <w:style w:type="paragraph" w:customStyle="1" w:styleId="4D0B7969F8DAF5459F6129A89BC8D736">
    <w:name w:val="4D0B7969F8DAF5459F6129A89BC8D736"/>
    <w:rsid w:val="001803C5"/>
  </w:style>
  <w:style w:type="paragraph" w:customStyle="1" w:styleId="94058275F061A544AB06F76343493581">
    <w:name w:val="94058275F061A544AB06F76343493581"/>
    <w:rsid w:val="001803C5"/>
  </w:style>
  <w:style w:type="paragraph" w:customStyle="1" w:styleId="04F48CBCA1A64344BC02B230D734B931">
    <w:name w:val="04F48CBCA1A64344BC02B230D734B931"/>
    <w:rsid w:val="001803C5"/>
  </w:style>
  <w:style w:type="paragraph" w:customStyle="1" w:styleId="D2F41D9370FD3844BA0EE6540BCAC97F">
    <w:name w:val="D2F41D9370FD3844BA0EE6540BCAC97F"/>
    <w:rsid w:val="001803C5"/>
  </w:style>
  <w:style w:type="paragraph" w:customStyle="1" w:styleId="742DF63AFB047446AD75BB90A88E11D8">
    <w:name w:val="742DF63AFB047446AD75BB90A88E11D8"/>
    <w:rsid w:val="00433458"/>
  </w:style>
  <w:style w:type="paragraph" w:customStyle="1" w:styleId="C11A26CC024DB34E8049CB7C80AC44EB">
    <w:name w:val="C11A26CC024DB34E8049CB7C80AC44EB"/>
    <w:rsid w:val="00433458"/>
  </w:style>
  <w:style w:type="paragraph" w:customStyle="1" w:styleId="9C744B74A6A5B64DB5FBB5DC5D685613">
    <w:name w:val="9C744B74A6A5B64DB5FBB5DC5D685613"/>
    <w:rsid w:val="002E7E29"/>
  </w:style>
  <w:style w:type="paragraph" w:customStyle="1" w:styleId="776ACF5D27064C06BB777F1D0EAAB01B">
    <w:name w:val="776ACF5D27064C06BB777F1D0EAAB01B"/>
    <w:rsid w:val="00AB2DB8"/>
    <w:pPr>
      <w:spacing w:after="160" w:line="259" w:lineRule="auto"/>
    </w:pPr>
    <w:rPr>
      <w:sz w:val="22"/>
      <w:szCs w:val="22"/>
      <w:lang w:eastAsia="zh-CN"/>
    </w:rPr>
  </w:style>
  <w:style w:type="paragraph" w:customStyle="1" w:styleId="5DEA489B83574B8C9921C12772373734">
    <w:name w:val="5DEA489B83574B8C9921C12772373734"/>
    <w:rsid w:val="00AB2DB8"/>
    <w:pPr>
      <w:spacing w:after="160" w:line="259" w:lineRule="auto"/>
    </w:pPr>
    <w:rPr>
      <w:sz w:val="22"/>
      <w:szCs w:val="22"/>
      <w:lang w:eastAsia="zh-CN"/>
    </w:rPr>
  </w:style>
  <w:style w:type="paragraph" w:customStyle="1" w:styleId="F9E9ECE930824BA3A68BFEA36E2E07CC">
    <w:name w:val="F9E9ECE930824BA3A68BFEA36E2E07CC"/>
    <w:rsid w:val="00AB2DB8"/>
    <w:pPr>
      <w:spacing w:after="160" w:line="259" w:lineRule="auto"/>
    </w:pPr>
    <w:rPr>
      <w:sz w:val="22"/>
      <w:szCs w:val="22"/>
      <w:lang w:eastAsia="zh-CN"/>
    </w:rPr>
  </w:style>
  <w:style w:type="paragraph" w:customStyle="1" w:styleId="9F0E1FCF2BECC94BA315E37A4ED4886D">
    <w:name w:val="9F0E1FCF2BECC94BA315E37A4ED4886D"/>
    <w:rsid w:val="00BF79ED"/>
  </w:style>
  <w:style w:type="paragraph" w:customStyle="1" w:styleId="0B524ED0860F484A8249729437684780">
    <w:name w:val="0B524ED0860F484A8249729437684780"/>
    <w:rsid w:val="00BF79ED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5D5EF4279D00CF43AC0134C7F2A05F59">
    <w:name w:val="5D5EF4279D00CF43AC0134C7F2A05F59"/>
  </w:style>
  <w:style w:type="paragraph" w:customStyle="1" w:styleId="4C70D43FE710B54580A934A776231488">
    <w:name w:val="4C70D43FE710B54580A934A776231488"/>
  </w:style>
  <w:style w:type="paragraph" w:customStyle="1" w:styleId="818BEFD6C65A85439EA36C12CB1A79F3">
    <w:name w:val="818BEFD6C65A85439EA36C12CB1A79F3"/>
  </w:style>
  <w:style w:type="paragraph" w:customStyle="1" w:styleId="E7B1143FAC05904AB5F2536C2A9D284F">
    <w:name w:val="E7B1143FAC05904AB5F2536C2A9D284F"/>
  </w:style>
  <w:style w:type="paragraph" w:customStyle="1" w:styleId="10F5FF8F69330D449A9B81D03AEF41C2">
    <w:name w:val="10F5FF8F69330D449A9B81D03AEF41C2"/>
  </w:style>
  <w:style w:type="paragraph" w:customStyle="1" w:styleId="DB486B3DD0DA6C489524B62E04359884">
    <w:name w:val="DB486B3DD0DA6C489524B62E04359884"/>
  </w:style>
  <w:style w:type="paragraph" w:customStyle="1" w:styleId="943125A95411E04EBF0A92EDA9AC00F2">
    <w:name w:val="943125A95411E04EBF0A92EDA9AC00F2"/>
  </w:style>
  <w:style w:type="paragraph" w:customStyle="1" w:styleId="96F8F9BF62A2864BAAFDCBE109ACA9F7">
    <w:name w:val="96F8F9BF62A2864BAAFDCBE109ACA9F7"/>
  </w:style>
  <w:style w:type="paragraph" w:customStyle="1" w:styleId="E8F5230488F9A142BC2A5FFCDA2BFB53">
    <w:name w:val="E8F5230488F9A142BC2A5FFCDA2BFB53"/>
  </w:style>
  <w:style w:type="paragraph" w:customStyle="1" w:styleId="E748556F7D236F47962A87FBDDDBE45D">
    <w:name w:val="E748556F7D236F47962A87FBDDDBE45D"/>
  </w:style>
  <w:style w:type="paragraph" w:customStyle="1" w:styleId="4AA0EAB915E48B4BA87633A471A0EA9C">
    <w:name w:val="4AA0EAB915E48B4BA87633A471A0EA9C"/>
  </w:style>
  <w:style w:type="paragraph" w:styleId="BodyText">
    <w:name w:val="Body Text"/>
    <w:basedOn w:val="Normal"/>
    <w:link w:val="BodyTextChar"/>
    <w:pPr>
      <w:spacing w:after="200"/>
    </w:pPr>
    <w:rPr>
      <w:rFonts w:eastAsiaTheme="minorHAnsi"/>
      <w:sz w:val="20"/>
      <w:szCs w:val="22"/>
      <w:lang w:eastAsia="en-US"/>
    </w:rPr>
  </w:style>
  <w:style w:type="character" w:customStyle="1" w:styleId="BodyTextChar">
    <w:name w:val="Body Text Char"/>
    <w:basedOn w:val="DefaultParagraphFont"/>
    <w:link w:val="BodyText"/>
    <w:rPr>
      <w:rFonts w:eastAsiaTheme="minorHAnsi"/>
      <w:sz w:val="20"/>
      <w:szCs w:val="22"/>
      <w:lang w:eastAsia="en-US"/>
    </w:rPr>
  </w:style>
  <w:style w:type="paragraph" w:customStyle="1" w:styleId="20B08772A06E2D44BD2B4DAE3B4B3D6E">
    <w:name w:val="20B08772A06E2D44BD2B4DAE3B4B3D6E"/>
  </w:style>
  <w:style w:type="paragraph" w:customStyle="1" w:styleId="2A4C7015278F5F4B8D6802EF3EE21018">
    <w:name w:val="2A4C7015278F5F4B8D6802EF3EE21018"/>
    <w:rsid w:val="00972744"/>
  </w:style>
  <w:style w:type="paragraph" w:customStyle="1" w:styleId="B7E8E8EDEDBAC14BBA494256892A5A7F">
    <w:name w:val="B7E8E8EDEDBAC14BBA494256892A5A7F"/>
    <w:rsid w:val="00972744"/>
  </w:style>
  <w:style w:type="paragraph" w:customStyle="1" w:styleId="C20E2FC263F89B4389B868178E58B2B5">
    <w:name w:val="C20E2FC263F89B4389B868178E58B2B5"/>
    <w:rsid w:val="00972744"/>
  </w:style>
  <w:style w:type="paragraph" w:customStyle="1" w:styleId="08F80BEA14463040B2B39E1F1826D205">
    <w:name w:val="08F80BEA14463040B2B39E1F1826D205"/>
    <w:rsid w:val="00972744"/>
  </w:style>
  <w:style w:type="paragraph" w:customStyle="1" w:styleId="711DB7174EAC114BB366D9791648C65D">
    <w:name w:val="711DB7174EAC114BB366D9791648C65D"/>
    <w:rsid w:val="00972744"/>
  </w:style>
  <w:style w:type="paragraph" w:customStyle="1" w:styleId="1DCD7AB182E54241A1E2187C629945FB">
    <w:name w:val="1DCD7AB182E54241A1E2187C629945FB"/>
    <w:rsid w:val="00972744"/>
  </w:style>
  <w:style w:type="paragraph" w:customStyle="1" w:styleId="A4853A414F5B5542A5430D295677E36A">
    <w:name w:val="A4853A414F5B5542A5430D295677E36A"/>
    <w:rsid w:val="00972744"/>
  </w:style>
  <w:style w:type="paragraph" w:customStyle="1" w:styleId="38AC188A5078454094F45F4EFEC901BA">
    <w:name w:val="38AC188A5078454094F45F4EFEC901BA"/>
    <w:rsid w:val="00972744"/>
  </w:style>
  <w:style w:type="paragraph" w:customStyle="1" w:styleId="7E5F0A86F40E5B4FA0C335F0686B7107">
    <w:name w:val="7E5F0A86F40E5B4FA0C335F0686B7107"/>
    <w:rsid w:val="00972744"/>
  </w:style>
  <w:style w:type="paragraph" w:customStyle="1" w:styleId="F7CFAAE73AAE57408FA02EFB78F0A922">
    <w:name w:val="F7CFAAE73AAE57408FA02EFB78F0A922"/>
    <w:rsid w:val="00972744"/>
  </w:style>
  <w:style w:type="paragraph" w:customStyle="1" w:styleId="A895CE245C02EB4990CF1027DEC7B0E1">
    <w:name w:val="A895CE245C02EB4990CF1027DEC7B0E1"/>
    <w:rsid w:val="00972744"/>
  </w:style>
  <w:style w:type="paragraph" w:customStyle="1" w:styleId="9061F71E9BB0084E893EB71F1AB2AFF7">
    <w:name w:val="9061F71E9BB0084E893EB71F1AB2AFF7"/>
    <w:rsid w:val="00972744"/>
  </w:style>
  <w:style w:type="paragraph" w:customStyle="1" w:styleId="8AF67246A6CDC14590592CE78959148B">
    <w:name w:val="8AF67246A6CDC14590592CE78959148B"/>
    <w:rsid w:val="00972744"/>
  </w:style>
  <w:style w:type="paragraph" w:customStyle="1" w:styleId="D36B852AFD02BF489544007ED709FF84">
    <w:name w:val="D36B852AFD02BF489544007ED709FF84"/>
    <w:rsid w:val="00972744"/>
  </w:style>
  <w:style w:type="paragraph" w:customStyle="1" w:styleId="A3265DE598641D4BA4A6FA6AB6068B35">
    <w:name w:val="A3265DE598641D4BA4A6FA6AB6068B35"/>
    <w:rsid w:val="00972744"/>
  </w:style>
  <w:style w:type="paragraph" w:customStyle="1" w:styleId="F96F251B6B66D54A895FD3F3B3E85F88">
    <w:name w:val="F96F251B6B66D54A895FD3F3B3E85F88"/>
    <w:rsid w:val="00972744"/>
  </w:style>
  <w:style w:type="paragraph" w:customStyle="1" w:styleId="7AAECCC64AA154459BB04483A417F5A5">
    <w:name w:val="7AAECCC64AA154459BB04483A417F5A5"/>
    <w:rsid w:val="00972744"/>
  </w:style>
  <w:style w:type="paragraph" w:customStyle="1" w:styleId="FECE85728BC48B4FAD6324226DC11E9F">
    <w:name w:val="FECE85728BC48B4FAD6324226DC11E9F"/>
    <w:rsid w:val="00972744"/>
  </w:style>
  <w:style w:type="paragraph" w:customStyle="1" w:styleId="808FAF0316CB914E9E3F92107BD90116">
    <w:name w:val="808FAF0316CB914E9E3F92107BD90116"/>
    <w:rsid w:val="00972744"/>
  </w:style>
  <w:style w:type="paragraph" w:customStyle="1" w:styleId="54E1BB2101692D43A1BAF88D98ED2240">
    <w:name w:val="54E1BB2101692D43A1BAF88D98ED2240"/>
    <w:rsid w:val="00972744"/>
  </w:style>
  <w:style w:type="paragraph" w:customStyle="1" w:styleId="7BC4AF740299B44FA2D90EFCCC4E5169">
    <w:name w:val="7BC4AF740299B44FA2D90EFCCC4E5169"/>
    <w:rsid w:val="00972744"/>
  </w:style>
  <w:style w:type="paragraph" w:customStyle="1" w:styleId="4CECDE4F4AA9CC42876E62A82B6FA192">
    <w:name w:val="4CECDE4F4AA9CC42876E62A82B6FA192"/>
    <w:rsid w:val="00972744"/>
  </w:style>
  <w:style w:type="paragraph" w:customStyle="1" w:styleId="93D3B48F94684143AC35165BEFC8040E">
    <w:name w:val="93D3B48F94684143AC35165BEFC8040E"/>
    <w:rsid w:val="00972744"/>
  </w:style>
  <w:style w:type="paragraph" w:customStyle="1" w:styleId="2C6D1D2C67F8574D874ECDE9ED60CDDD">
    <w:name w:val="2C6D1D2C67F8574D874ECDE9ED60CDDD"/>
    <w:rsid w:val="00972744"/>
  </w:style>
  <w:style w:type="paragraph" w:customStyle="1" w:styleId="B328C1130038704D844C9D58834B4C9D">
    <w:name w:val="B328C1130038704D844C9D58834B4C9D"/>
    <w:rsid w:val="00972744"/>
  </w:style>
  <w:style w:type="paragraph" w:customStyle="1" w:styleId="11EB10F42B76644C86633378502A00B3">
    <w:name w:val="11EB10F42B76644C86633378502A00B3"/>
    <w:rsid w:val="00972744"/>
  </w:style>
  <w:style w:type="paragraph" w:customStyle="1" w:styleId="EC34B52E8053FF41AB73B1CDBF669CBE">
    <w:name w:val="EC34B52E8053FF41AB73B1CDBF669CBE"/>
    <w:rsid w:val="001803C5"/>
  </w:style>
  <w:style w:type="paragraph" w:customStyle="1" w:styleId="DFCB4FDBCCE8BC44AF46B0755946D763">
    <w:name w:val="DFCB4FDBCCE8BC44AF46B0755946D763"/>
    <w:rsid w:val="001803C5"/>
  </w:style>
  <w:style w:type="paragraph" w:customStyle="1" w:styleId="5B4F105602D04B4CB1B60E8679A7D2C8">
    <w:name w:val="5B4F105602D04B4CB1B60E8679A7D2C8"/>
    <w:rsid w:val="001803C5"/>
  </w:style>
  <w:style w:type="paragraph" w:customStyle="1" w:styleId="0A2F16A74D5A5144916C84145BB3132C">
    <w:name w:val="0A2F16A74D5A5144916C84145BB3132C"/>
    <w:rsid w:val="001803C5"/>
  </w:style>
  <w:style w:type="paragraph" w:customStyle="1" w:styleId="98ABDF7E0741CF40B86B6AA6039E3174">
    <w:name w:val="98ABDF7E0741CF40B86B6AA6039E3174"/>
    <w:rsid w:val="001803C5"/>
  </w:style>
  <w:style w:type="paragraph" w:customStyle="1" w:styleId="5A57C3D66B27AF44BD619F4635174C8C">
    <w:name w:val="5A57C3D66B27AF44BD619F4635174C8C"/>
    <w:rsid w:val="001803C5"/>
  </w:style>
  <w:style w:type="paragraph" w:customStyle="1" w:styleId="148D338719103D4F8AC50CB161AA3BE7">
    <w:name w:val="148D338719103D4F8AC50CB161AA3BE7"/>
    <w:rsid w:val="001803C5"/>
  </w:style>
  <w:style w:type="paragraph" w:customStyle="1" w:styleId="28324CD2DED1F249B52B388B4A2AA506">
    <w:name w:val="28324CD2DED1F249B52B388B4A2AA506"/>
    <w:rsid w:val="001803C5"/>
  </w:style>
  <w:style w:type="paragraph" w:customStyle="1" w:styleId="2640E636C6118340A151BBB8BFD8DCCA">
    <w:name w:val="2640E636C6118340A151BBB8BFD8DCCA"/>
    <w:rsid w:val="001803C5"/>
  </w:style>
  <w:style w:type="paragraph" w:customStyle="1" w:styleId="4D0B7969F8DAF5459F6129A89BC8D736">
    <w:name w:val="4D0B7969F8DAF5459F6129A89BC8D736"/>
    <w:rsid w:val="001803C5"/>
  </w:style>
  <w:style w:type="paragraph" w:customStyle="1" w:styleId="94058275F061A544AB06F76343493581">
    <w:name w:val="94058275F061A544AB06F76343493581"/>
    <w:rsid w:val="001803C5"/>
  </w:style>
  <w:style w:type="paragraph" w:customStyle="1" w:styleId="04F48CBCA1A64344BC02B230D734B931">
    <w:name w:val="04F48CBCA1A64344BC02B230D734B931"/>
    <w:rsid w:val="001803C5"/>
  </w:style>
  <w:style w:type="paragraph" w:customStyle="1" w:styleId="D2F41D9370FD3844BA0EE6540BCAC97F">
    <w:name w:val="D2F41D9370FD3844BA0EE6540BCAC97F"/>
    <w:rsid w:val="001803C5"/>
  </w:style>
  <w:style w:type="paragraph" w:customStyle="1" w:styleId="742DF63AFB047446AD75BB90A88E11D8">
    <w:name w:val="742DF63AFB047446AD75BB90A88E11D8"/>
    <w:rsid w:val="00433458"/>
  </w:style>
  <w:style w:type="paragraph" w:customStyle="1" w:styleId="C11A26CC024DB34E8049CB7C80AC44EB">
    <w:name w:val="C11A26CC024DB34E8049CB7C80AC44EB"/>
    <w:rsid w:val="00433458"/>
  </w:style>
  <w:style w:type="paragraph" w:customStyle="1" w:styleId="9C744B74A6A5B64DB5FBB5DC5D685613">
    <w:name w:val="9C744B74A6A5B64DB5FBB5DC5D685613"/>
    <w:rsid w:val="002E7E29"/>
  </w:style>
  <w:style w:type="paragraph" w:customStyle="1" w:styleId="776ACF5D27064C06BB777F1D0EAAB01B">
    <w:name w:val="776ACF5D27064C06BB777F1D0EAAB01B"/>
    <w:rsid w:val="00AB2DB8"/>
    <w:pPr>
      <w:spacing w:after="160" w:line="259" w:lineRule="auto"/>
    </w:pPr>
    <w:rPr>
      <w:sz w:val="22"/>
      <w:szCs w:val="22"/>
      <w:lang w:eastAsia="zh-CN"/>
    </w:rPr>
  </w:style>
  <w:style w:type="paragraph" w:customStyle="1" w:styleId="5DEA489B83574B8C9921C12772373734">
    <w:name w:val="5DEA489B83574B8C9921C12772373734"/>
    <w:rsid w:val="00AB2DB8"/>
    <w:pPr>
      <w:spacing w:after="160" w:line="259" w:lineRule="auto"/>
    </w:pPr>
    <w:rPr>
      <w:sz w:val="22"/>
      <w:szCs w:val="22"/>
      <w:lang w:eastAsia="zh-CN"/>
    </w:rPr>
  </w:style>
  <w:style w:type="paragraph" w:customStyle="1" w:styleId="F9E9ECE930824BA3A68BFEA36E2E07CC">
    <w:name w:val="F9E9ECE930824BA3A68BFEA36E2E07CC"/>
    <w:rsid w:val="00AB2DB8"/>
    <w:pPr>
      <w:spacing w:after="160" w:line="259" w:lineRule="auto"/>
    </w:pPr>
    <w:rPr>
      <w:sz w:val="22"/>
      <w:szCs w:val="22"/>
      <w:lang w:eastAsia="zh-CN"/>
    </w:rPr>
  </w:style>
  <w:style w:type="paragraph" w:customStyle="1" w:styleId="9F0E1FCF2BECC94BA315E37A4ED4886D">
    <w:name w:val="9F0E1FCF2BECC94BA315E37A4ED4886D"/>
    <w:rsid w:val="00BF79ED"/>
  </w:style>
  <w:style w:type="paragraph" w:customStyle="1" w:styleId="0B524ED0860F484A8249729437684780">
    <w:name w:val="0B524ED0860F484A8249729437684780"/>
    <w:rsid w:val="00BF79E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Initials Resume">
      <a:dk1>
        <a:sysClr val="windowText" lastClr="000000"/>
      </a:dk1>
      <a:lt1>
        <a:sysClr val="window" lastClr="FFFFFF"/>
      </a:lt1>
      <a:dk2>
        <a:srgbClr val="565656"/>
      </a:dk2>
      <a:lt2>
        <a:srgbClr val="E1E1E1"/>
      </a:lt2>
      <a:accent1>
        <a:srgbClr val="A9122A"/>
      </a:accent1>
      <a:accent2>
        <a:srgbClr val="D98F99"/>
      </a:accent2>
      <a:accent3>
        <a:srgbClr val="AD85BF"/>
      </a:accent3>
      <a:accent4>
        <a:srgbClr val="540D5C"/>
      </a:accent4>
      <a:accent5>
        <a:srgbClr val="6E64A1"/>
      </a:accent5>
      <a:accent6>
        <a:srgbClr val="5736C7"/>
      </a:accent6>
      <a:hlink>
        <a:srgbClr val="002FFF"/>
      </a:hlink>
      <a:folHlink>
        <a:srgbClr val="8D009F"/>
      </a:folHlink>
    </a:clrScheme>
    <a:fontScheme name="Office Classic">
      <a:maj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DC4834A-ED55-7A4E-900B-A70E43DD03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1</TotalTime>
  <Pages>3</Pages>
  <Words>1403</Words>
  <Characters>8003</Characters>
  <Application>Microsoft Macintosh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9388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ke</dc:creator>
  <cp:keywords/>
  <dc:description/>
  <cp:lastModifiedBy>Duke</cp:lastModifiedBy>
  <cp:revision>75</cp:revision>
  <cp:lastPrinted>2014-04-01T03:40:00Z</cp:lastPrinted>
  <dcterms:created xsi:type="dcterms:W3CDTF">2014-03-27T23:13:00Z</dcterms:created>
  <dcterms:modified xsi:type="dcterms:W3CDTF">2014-04-01T03:41:00Z</dcterms:modified>
  <cp:category/>
</cp:coreProperties>
</file>